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7177" w:rsidRPr="00391B55" w:rsidRDefault="00C17177" w:rsidP="00C17177">
      <w:pPr>
        <w:pStyle w:val="NoSpacing"/>
        <w:suppressLineNumbers/>
        <w:spacing w:line="480" w:lineRule="auto"/>
        <w:jc w:val="center"/>
        <w:rPr>
          <w:rFonts w:ascii="Times New Roman" w:hAnsi="Times New Roman" w:cs="Times New Roman"/>
          <w:b/>
          <w:sz w:val="20"/>
          <w:szCs w:val="20"/>
        </w:rPr>
      </w:pPr>
      <w:bookmarkStart w:id="0" w:name="_GoBack"/>
      <w:bookmarkEnd w:id="0"/>
      <w:r w:rsidRPr="00391B55">
        <w:rPr>
          <w:rFonts w:ascii="Times New Roman" w:hAnsi="Times New Roman" w:cs="Times New Roman"/>
          <w:b/>
          <w:sz w:val="20"/>
          <w:szCs w:val="20"/>
        </w:rPr>
        <w:t>Physiological and psychological effects of deception on pacing strategy and performance: A review</w:t>
      </w:r>
    </w:p>
    <w:p w:rsidR="00C17177" w:rsidRPr="00391B55" w:rsidRDefault="00C17177" w:rsidP="00C17177">
      <w:pPr>
        <w:suppressLineNumbers/>
        <w:spacing w:line="480" w:lineRule="auto"/>
        <w:jc w:val="both"/>
        <w:rPr>
          <w:rFonts w:ascii="Times New Roman" w:hAnsi="Times New Roman" w:cs="Times New Roman"/>
          <w:sz w:val="20"/>
          <w:szCs w:val="20"/>
        </w:rPr>
      </w:pPr>
    </w:p>
    <w:p w:rsidR="00C17177" w:rsidRPr="00391B55" w:rsidRDefault="00C17177" w:rsidP="00C17177">
      <w:pPr>
        <w:suppressLineNumbers/>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Hollie S. Jones</w:t>
      </w:r>
      <w:r w:rsidRPr="00391B55">
        <w:rPr>
          <w:rFonts w:ascii="Times New Roman" w:hAnsi="Times New Roman" w:cs="Times New Roman"/>
          <w:sz w:val="20"/>
          <w:szCs w:val="20"/>
          <w:vertAlign w:val="superscript"/>
        </w:rPr>
        <w:t>1</w:t>
      </w:r>
      <w:r w:rsidRPr="00391B55">
        <w:rPr>
          <w:rFonts w:ascii="Times New Roman" w:hAnsi="Times New Roman" w:cs="Times New Roman"/>
          <w:sz w:val="20"/>
          <w:szCs w:val="20"/>
        </w:rPr>
        <w:t>, Emily L. Williams</w:t>
      </w:r>
      <w:r w:rsidRPr="00391B55">
        <w:rPr>
          <w:rFonts w:ascii="Times New Roman" w:hAnsi="Times New Roman" w:cs="Times New Roman"/>
          <w:sz w:val="20"/>
          <w:szCs w:val="20"/>
          <w:vertAlign w:val="superscript"/>
        </w:rPr>
        <w:t>1</w:t>
      </w:r>
      <w:r w:rsidRPr="00391B55">
        <w:rPr>
          <w:rFonts w:ascii="Times New Roman" w:hAnsi="Times New Roman" w:cs="Times New Roman"/>
          <w:sz w:val="20"/>
          <w:szCs w:val="20"/>
        </w:rPr>
        <w:t>, Craig A. Bridge</w:t>
      </w:r>
      <w:r w:rsidRPr="00391B55">
        <w:rPr>
          <w:rFonts w:ascii="Times New Roman" w:hAnsi="Times New Roman" w:cs="Times New Roman"/>
          <w:sz w:val="20"/>
          <w:szCs w:val="20"/>
          <w:vertAlign w:val="superscript"/>
        </w:rPr>
        <w:t>1</w:t>
      </w:r>
      <w:r w:rsidRPr="00391B55">
        <w:rPr>
          <w:rFonts w:ascii="Times New Roman" w:hAnsi="Times New Roman" w:cs="Times New Roman"/>
          <w:sz w:val="20"/>
          <w:szCs w:val="20"/>
        </w:rPr>
        <w:t>, Dave Marchant</w:t>
      </w:r>
      <w:r w:rsidRPr="00391B55">
        <w:rPr>
          <w:rFonts w:ascii="Times New Roman" w:hAnsi="Times New Roman" w:cs="Times New Roman"/>
          <w:sz w:val="20"/>
          <w:szCs w:val="20"/>
          <w:vertAlign w:val="superscript"/>
        </w:rPr>
        <w:t>1</w:t>
      </w:r>
      <w:r w:rsidRPr="00391B55">
        <w:rPr>
          <w:rFonts w:ascii="Times New Roman" w:hAnsi="Times New Roman" w:cs="Times New Roman"/>
          <w:sz w:val="20"/>
          <w:szCs w:val="20"/>
        </w:rPr>
        <w:t>, Adrian W. Midgley</w:t>
      </w:r>
      <w:r w:rsidRPr="00391B55">
        <w:rPr>
          <w:rFonts w:ascii="Times New Roman" w:hAnsi="Times New Roman" w:cs="Times New Roman"/>
          <w:sz w:val="20"/>
          <w:szCs w:val="20"/>
          <w:vertAlign w:val="superscript"/>
        </w:rPr>
        <w:t>1</w:t>
      </w:r>
      <w:r w:rsidRPr="00391B55">
        <w:rPr>
          <w:rFonts w:ascii="Times New Roman" w:hAnsi="Times New Roman" w:cs="Times New Roman"/>
          <w:sz w:val="20"/>
          <w:szCs w:val="20"/>
        </w:rPr>
        <w:t>, Dominic Micklewright</w:t>
      </w:r>
      <w:r w:rsidRPr="00391B55">
        <w:rPr>
          <w:rFonts w:ascii="Times New Roman" w:hAnsi="Times New Roman" w:cs="Times New Roman"/>
          <w:sz w:val="20"/>
          <w:szCs w:val="20"/>
          <w:vertAlign w:val="superscript"/>
        </w:rPr>
        <w:t>2</w:t>
      </w:r>
      <w:r w:rsidRPr="00391B55">
        <w:rPr>
          <w:rFonts w:ascii="Times New Roman" w:hAnsi="Times New Roman" w:cs="Times New Roman"/>
          <w:sz w:val="20"/>
          <w:szCs w:val="20"/>
        </w:rPr>
        <w:t xml:space="preserve"> and Lars R. Mc Naughton</w:t>
      </w:r>
      <w:r w:rsidRPr="00391B55">
        <w:rPr>
          <w:rFonts w:ascii="Times New Roman" w:hAnsi="Times New Roman" w:cs="Times New Roman"/>
          <w:sz w:val="20"/>
          <w:szCs w:val="20"/>
          <w:vertAlign w:val="superscript"/>
        </w:rPr>
        <w:t>1</w:t>
      </w:r>
    </w:p>
    <w:p w:rsidR="00C17177" w:rsidRPr="00391B55" w:rsidRDefault="00C17177" w:rsidP="00C17177">
      <w:pPr>
        <w:suppressLineNumbers/>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1 Edge Hill University, Ormskirk, Lancashire, UK</w:t>
      </w:r>
    </w:p>
    <w:p w:rsidR="00C17177" w:rsidRPr="00391B55" w:rsidRDefault="00C17177" w:rsidP="00C17177">
      <w:pPr>
        <w:suppressLineNumbers/>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2 University of Essex, Colchester Essex, UK</w:t>
      </w:r>
    </w:p>
    <w:p w:rsidR="00C17177" w:rsidRPr="00391B55" w:rsidRDefault="00C17177" w:rsidP="00C17177">
      <w:pPr>
        <w:suppressLineNumbers/>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Address all Correspondence to:</w:t>
      </w:r>
    </w:p>
    <w:p w:rsidR="00C17177" w:rsidRPr="00391B55" w:rsidRDefault="00C17177" w:rsidP="00C17177">
      <w:pPr>
        <w:suppressLineNumbers/>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ab/>
        <w:t>Professor Lars Mc Naughton</w:t>
      </w:r>
    </w:p>
    <w:p w:rsidR="00C17177" w:rsidRPr="00391B55" w:rsidRDefault="00C17177" w:rsidP="00C17177">
      <w:pPr>
        <w:suppressLineNumbers/>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ab/>
        <w:t>Edge Hill University</w:t>
      </w:r>
    </w:p>
    <w:p w:rsidR="00C17177" w:rsidRPr="00391B55" w:rsidRDefault="00C17177" w:rsidP="00C17177">
      <w:pPr>
        <w:suppressLineNumbers/>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ab/>
        <w:t>Department of Sport and Physical Activity</w:t>
      </w:r>
    </w:p>
    <w:p w:rsidR="00C17177" w:rsidRPr="00391B55" w:rsidRDefault="00C17177" w:rsidP="00C17177">
      <w:pPr>
        <w:suppressLineNumbers/>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ab/>
        <w:t>Ormskirk</w:t>
      </w:r>
    </w:p>
    <w:p w:rsidR="00C17177" w:rsidRPr="00391B55" w:rsidRDefault="00C17177" w:rsidP="00C17177">
      <w:pPr>
        <w:suppressLineNumbers/>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ab/>
        <w:t>Lancashire L39 4QP</w:t>
      </w:r>
    </w:p>
    <w:p w:rsidR="00C17177" w:rsidRPr="00391B55" w:rsidRDefault="00C17177" w:rsidP="00C17177">
      <w:pPr>
        <w:suppressLineNumbers/>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ab/>
        <w:t>ENGLAND</w:t>
      </w:r>
    </w:p>
    <w:p w:rsidR="00C17177" w:rsidRPr="00391B55" w:rsidRDefault="00C17177" w:rsidP="00C17177">
      <w:pPr>
        <w:suppressLineNumbers/>
        <w:spacing w:line="480" w:lineRule="auto"/>
        <w:jc w:val="both"/>
        <w:rPr>
          <w:rFonts w:ascii="Times New Roman" w:hAnsi="Times New Roman" w:cs="Times New Roman"/>
          <w:sz w:val="20"/>
          <w:szCs w:val="20"/>
        </w:rPr>
      </w:pPr>
      <w:r>
        <w:rPr>
          <w:rFonts w:ascii="Times New Roman" w:hAnsi="Times New Roman" w:cs="Times New Roman"/>
          <w:sz w:val="20"/>
          <w:szCs w:val="20"/>
        </w:rPr>
        <w:tab/>
        <w:t>Email: l</w:t>
      </w:r>
      <w:r w:rsidRPr="00391B55">
        <w:rPr>
          <w:rFonts w:ascii="Times New Roman" w:hAnsi="Times New Roman" w:cs="Times New Roman"/>
          <w:sz w:val="20"/>
          <w:szCs w:val="20"/>
        </w:rPr>
        <w:t xml:space="preserve">ars.mcnaughton@edgehill.ac.uk </w:t>
      </w:r>
      <w:r>
        <w:rPr>
          <w:rFonts w:ascii="Times New Roman" w:hAnsi="Times New Roman" w:cs="Times New Roman"/>
          <w:sz w:val="20"/>
          <w:szCs w:val="20"/>
        </w:rPr>
        <w:br w:type="page"/>
      </w:r>
    </w:p>
    <w:p w:rsidR="00C17177" w:rsidRPr="00391B55" w:rsidRDefault="00C17177" w:rsidP="00C17177">
      <w:pPr>
        <w:pStyle w:val="NoSpacing"/>
        <w:spacing w:before="240" w:line="480" w:lineRule="auto"/>
        <w:jc w:val="both"/>
        <w:rPr>
          <w:rFonts w:ascii="Times New Roman" w:hAnsi="Times New Roman" w:cs="Times New Roman"/>
          <w:b/>
          <w:sz w:val="20"/>
          <w:szCs w:val="20"/>
        </w:rPr>
      </w:pPr>
      <w:r w:rsidRPr="00391B55">
        <w:rPr>
          <w:rFonts w:ascii="Times New Roman" w:hAnsi="Times New Roman" w:cs="Times New Roman"/>
          <w:b/>
          <w:sz w:val="20"/>
          <w:szCs w:val="20"/>
        </w:rPr>
        <w:lastRenderedPageBreak/>
        <w:t>Abstract</w:t>
      </w:r>
    </w:p>
    <w:p w:rsidR="00C17177" w:rsidRPr="00391B55" w:rsidRDefault="00C17177" w:rsidP="00C17177">
      <w:pPr>
        <w:pStyle w:val="NoSpacing"/>
        <w:spacing w:before="240" w:line="480" w:lineRule="auto"/>
        <w:jc w:val="both"/>
        <w:rPr>
          <w:rFonts w:ascii="Times New Roman" w:hAnsi="Times New Roman" w:cs="Times New Roman"/>
          <w:sz w:val="20"/>
          <w:szCs w:val="20"/>
        </w:rPr>
      </w:pPr>
      <w:r w:rsidRPr="00391B55">
        <w:rPr>
          <w:rFonts w:ascii="Times New Roman" w:hAnsi="Times New Roman" w:cs="Times New Roman"/>
          <w:sz w:val="20"/>
          <w:szCs w:val="20"/>
        </w:rPr>
        <w:t xml:space="preserve">The aim of an optimal pacing strategy during exercise is to enhance performance whilst ensuring physiological limits are not surpassed, which has been shown to result in a metabolic reserve at the end of the exercise. There has been debate surrounding the theoretical models that have been proposed to explain how pace is regulated, with more recent research investigating a central control of exercise regulation. Deception has recently emerged as a common, practical approach to manipulate key variables during exercise. There are a number of ways in which deception interventions have been designed, each intending to gain particular insights into pacing behaviour and performance. Deception methodologies can be conceptualised according to a number of dimensions such as deception timing (prior to or during exercise); presentation frequency (blind, discontinuous or continuous); and type of deception (performance, biofeedback or environmental feedback). However research evidence on the effects of deception has been perplexing and the use of complex designs and varied methodologies makes it difficult to draw any definitive conclusions about how pacing strategy and performance are affected by deception. This review examines existing research in the area of deception and pacing strategies, and provides a critical appraisal of the different methodological approaches used to date. It is hoped that this critical analysis will inform the direction and methodology of future investigations in this area by addressing the mechanisms through which deception impacts upon performance and by elucidating the potential application of deception techniques in training and competitive settings. </w:t>
      </w:r>
    </w:p>
    <w:p w:rsidR="00C17177" w:rsidRPr="00391B55" w:rsidRDefault="00C17177" w:rsidP="00C17177">
      <w:pPr>
        <w:pStyle w:val="NoSpacing"/>
        <w:spacing w:before="240" w:line="480" w:lineRule="auto"/>
        <w:jc w:val="both"/>
        <w:rPr>
          <w:rFonts w:ascii="Times New Roman" w:hAnsi="Times New Roman" w:cs="Times New Roman"/>
          <w:sz w:val="20"/>
          <w:szCs w:val="20"/>
        </w:rPr>
      </w:pPr>
    </w:p>
    <w:p w:rsidR="00C17177" w:rsidRPr="00391B55" w:rsidRDefault="00C17177" w:rsidP="00C17177">
      <w:pPr>
        <w:pStyle w:val="NoSpacing"/>
        <w:spacing w:before="240" w:line="480" w:lineRule="auto"/>
        <w:jc w:val="both"/>
        <w:rPr>
          <w:rFonts w:ascii="Times New Roman" w:hAnsi="Times New Roman" w:cs="Times New Roman"/>
          <w:sz w:val="20"/>
          <w:szCs w:val="20"/>
        </w:rPr>
      </w:pPr>
    </w:p>
    <w:p w:rsidR="00C17177" w:rsidRPr="00391B55" w:rsidRDefault="00C17177" w:rsidP="00C17177">
      <w:pPr>
        <w:pStyle w:val="NoSpacing"/>
        <w:spacing w:before="240" w:line="480" w:lineRule="auto"/>
        <w:jc w:val="both"/>
        <w:rPr>
          <w:rFonts w:ascii="Times New Roman" w:hAnsi="Times New Roman" w:cs="Times New Roman"/>
          <w:sz w:val="20"/>
          <w:szCs w:val="20"/>
        </w:rPr>
      </w:pPr>
    </w:p>
    <w:p w:rsidR="00C17177" w:rsidRPr="00391B55" w:rsidRDefault="00C17177" w:rsidP="00C17177">
      <w:pPr>
        <w:pStyle w:val="NoSpacing"/>
        <w:spacing w:before="240" w:line="480" w:lineRule="auto"/>
        <w:jc w:val="both"/>
        <w:rPr>
          <w:rFonts w:ascii="Times New Roman" w:hAnsi="Times New Roman" w:cs="Times New Roman"/>
          <w:sz w:val="20"/>
          <w:szCs w:val="20"/>
        </w:rPr>
      </w:pPr>
    </w:p>
    <w:p w:rsidR="00C17177" w:rsidRPr="00391B55" w:rsidRDefault="00C17177" w:rsidP="00C17177">
      <w:pPr>
        <w:pStyle w:val="NoSpacing"/>
        <w:spacing w:before="240" w:line="480" w:lineRule="auto"/>
        <w:jc w:val="both"/>
        <w:rPr>
          <w:rFonts w:ascii="Times New Roman" w:hAnsi="Times New Roman" w:cs="Times New Roman"/>
          <w:sz w:val="20"/>
          <w:szCs w:val="20"/>
        </w:rPr>
      </w:pPr>
    </w:p>
    <w:p w:rsidR="00C17177" w:rsidRPr="00391B55" w:rsidRDefault="00C17177" w:rsidP="00C17177">
      <w:pPr>
        <w:pStyle w:val="NoSpacing"/>
        <w:spacing w:before="240" w:line="480" w:lineRule="auto"/>
        <w:jc w:val="both"/>
        <w:rPr>
          <w:rFonts w:ascii="Times New Roman" w:hAnsi="Times New Roman" w:cs="Times New Roman"/>
          <w:sz w:val="20"/>
          <w:szCs w:val="20"/>
        </w:rPr>
      </w:pPr>
    </w:p>
    <w:p w:rsidR="00C17177" w:rsidRPr="00391B55" w:rsidRDefault="00C17177" w:rsidP="00C17177">
      <w:pPr>
        <w:pStyle w:val="NoSpacing"/>
        <w:spacing w:before="240" w:line="480" w:lineRule="auto"/>
        <w:jc w:val="both"/>
        <w:rPr>
          <w:rFonts w:ascii="Times New Roman" w:hAnsi="Times New Roman" w:cs="Times New Roman"/>
          <w:sz w:val="20"/>
          <w:szCs w:val="20"/>
        </w:rPr>
      </w:pPr>
    </w:p>
    <w:p w:rsidR="00C17177" w:rsidRPr="00391B55" w:rsidRDefault="00C17177" w:rsidP="00C17177">
      <w:pPr>
        <w:pStyle w:val="NoSpacing"/>
        <w:spacing w:before="240" w:line="480" w:lineRule="auto"/>
        <w:jc w:val="both"/>
        <w:rPr>
          <w:rFonts w:ascii="Times New Roman" w:hAnsi="Times New Roman" w:cs="Times New Roman"/>
          <w:sz w:val="20"/>
          <w:szCs w:val="20"/>
        </w:rPr>
      </w:pPr>
    </w:p>
    <w:p w:rsidR="00C17177" w:rsidRPr="00391B55" w:rsidRDefault="00C17177" w:rsidP="00C17177">
      <w:pPr>
        <w:pStyle w:val="NoSpacing"/>
        <w:spacing w:before="240" w:line="480" w:lineRule="auto"/>
        <w:jc w:val="both"/>
        <w:rPr>
          <w:rFonts w:ascii="Times New Roman" w:hAnsi="Times New Roman" w:cs="Times New Roman"/>
          <w:b/>
          <w:sz w:val="20"/>
          <w:szCs w:val="20"/>
        </w:rPr>
      </w:pPr>
      <w:r w:rsidRPr="00391B55">
        <w:rPr>
          <w:rFonts w:ascii="Times New Roman" w:hAnsi="Times New Roman" w:cs="Times New Roman"/>
          <w:b/>
          <w:sz w:val="20"/>
          <w:szCs w:val="20"/>
        </w:rPr>
        <w:t xml:space="preserve">1 Introduction </w:t>
      </w:r>
    </w:p>
    <w:p w:rsidR="00C17177" w:rsidRPr="00391B55" w:rsidRDefault="00C17177" w:rsidP="00C17177">
      <w:pPr>
        <w:pStyle w:val="NoSpacing"/>
        <w:spacing w:before="240" w:line="480" w:lineRule="auto"/>
        <w:jc w:val="both"/>
        <w:rPr>
          <w:rFonts w:ascii="Times New Roman" w:hAnsi="Times New Roman" w:cs="Times New Roman"/>
          <w:sz w:val="20"/>
          <w:szCs w:val="20"/>
        </w:rPr>
      </w:pPr>
      <w:r w:rsidRPr="00391B55">
        <w:rPr>
          <w:rFonts w:ascii="Times New Roman" w:hAnsi="Times New Roman" w:cs="Times New Roman"/>
          <w:sz w:val="20"/>
          <w:szCs w:val="20"/>
        </w:rPr>
        <w:t>The Central Governor Model (CGM)</w:t>
      </w:r>
      <w:r w:rsidRPr="00391B55">
        <w:rPr>
          <w:rFonts w:ascii="Times New Roman" w:hAnsi="Times New Roman" w:cs="Times New Roman"/>
          <w:noProof/>
          <w:sz w:val="20"/>
          <w:szCs w:val="20"/>
          <w:vertAlign w:val="superscript"/>
        </w:rPr>
        <w:fldChar w:fldCharType="begin" w:fldLock="1"/>
      </w:r>
      <w:r w:rsidRPr="00391B55">
        <w:rPr>
          <w:rFonts w:ascii="Times New Roman" w:hAnsi="Times New Roman" w:cs="Times New Roman"/>
          <w:noProof/>
          <w:sz w:val="20"/>
          <w:szCs w:val="20"/>
          <w:vertAlign w:val="superscript"/>
        </w:rPr>
        <w:instrText>ADDIN CSL_CITATION { "citationItems" : [ { "id" : "ITEM-1", "itemData" : { "DOI" : "10.1136/bjsm.2003.010330", "abstract" : "It is hypothesised that physical activity is controlled by a central governor in the brain and that the human body functions as a complex system during exercise. Using feed forward control in response to afferent feedback from different physiological systems, the extent of skeletal muscle recruitment is controlled as part of a continuously altering pacing strategy, with the sensation of fatigue being the conscious interpretation of these homoeostatic, central governor control mechanisms.", "author" : [ { "dropping-particle" : "", "family" : "Noakes", "given" : "T D", "non-dropping-particle" : "", "parse-names" : false, "suffix" : "" }, { "dropping-particle" : "", "family" : "St Clair Gibson", "given" : "a", "non-dropping-particle" : "", "parse-names" : false, "suffix" : "" }, { "dropping-particle" : "V", "family" : "Lambert", "given" : "E", "non-dropping-particle" : "", "parse-names" : false, "suffix" : "" } ], "container-title" : "British journal of sports medicine", "id" : "ITEM-1", "issue" : "2", "issued" : { "date-parts" : [ [ "2005", "2" ] ] }, "page" : "120-4", "title" : "From catastrophe to complexity: a novel model of integrative central neural regulation of effort and fatigue during exercise in humans: summary and conclusions.", "type" : "article-journal", "volume" : "39" }, "uris" : [ "http://www.mendeley.com/documents/?uuid=e6683484-1c85-4c53-9695-65f32ecd5744" ] }, { "id" : "ITEM-2", "itemData" : { "DOI" : "10.1136/bjsm.2004.009761", "author" : [ { "dropping-particle" : "", "family" : "Noakes", "given" : "T D", "non-dropping-particle" : "", "parse-names" : false, "suffix" : "" }, { "dropping-particle" : "", "family" : "Gibson", "given" : "A St Clair", "non-dropping-particle" : "", "parse-names" : false, "suffix" : "" } ], "container-title" : "British Journal of Sports Medicine", "id" : "ITEM-2", "issued" : { "date-parts" : [ [ "2004" ] ] }, "page" : "648-649", "title" : "Logical limitations to the \"catastrophe\" models of fatigue during exercise in humans", "type" : "article-journal", "volume" : "38" }, "uris" : [ "http://www.mendeley.com/documents/?uuid=ec78542a-0545-48b9-a7d9-37e960fcb652" ] }, { "id" : "ITEM-3", "itemData" : { "DOI" : "10.1136/bjsm.2003.009852", "abstract" : "A model is proposed in which the development of physical exhaustion is a relative rather than an absolute event and the sensation of fatigue is the sensory representation of the underlying neural integrative processes. Furthermore, activity is controlled as part of a pacing strategy involving active neural calculations in a \"governor\" region of the brain, which integrates internal sensory signals and information from the environment to produce a homoeostatically acceptable exercise intensity. The end point of the exercise bout is the controlling variable. This is an example of a complex, non-linear, dynamic system in which physiological systems interact to regulate activity before, during, and after the exercise bout.", "author" : [ { "dropping-particle" : "", "family" : "St Clair Gibson", "given" : "a", "non-dropping-particle" : "", "parse-names" : false, "suffix" : "" }, { "dropping-particle" : "", "family" : "Noakes", "given" : "T D", "non-dropping-particle" : "", "parse-names" : false, "suffix" : "" } ], "container-title" : "British journal of sports medicine", "id" : "ITEM-3", "issue" : "6", "issued" : { "date-parts" : [ [ "2004", "12" ] ] }, "page" : "797-806", "title" : "Evidence for complex system integration and dynamic neural regulation of skeletal muscle recruitment during exercise in humans.", "type" : "article-journal", "volume" : "38" }, "uris" : [ "http://www.mendeley.com/documents/?uuid=ad94dc7b-90a9-4297-9c4a-1b3c87c2cd13" ] } ], "mendeley" : { "manualFormatting" : "[1\u20133]", "previouslyFormattedCitation" : "(1\u20133)" }, "properties" : { "noteIndex" : 0 }, "schema" : "https://github.com/citation-style-language/schema/raw/master/csl-citation.json" }</w:instrText>
      </w:r>
      <w:r w:rsidRPr="00391B55">
        <w:rPr>
          <w:rFonts w:ascii="Times New Roman" w:hAnsi="Times New Roman" w:cs="Times New Roman"/>
          <w:noProof/>
          <w:sz w:val="20"/>
          <w:szCs w:val="20"/>
          <w:vertAlign w:val="superscript"/>
        </w:rPr>
        <w:fldChar w:fldCharType="separate"/>
      </w:r>
      <w:r w:rsidRPr="00391B55">
        <w:rPr>
          <w:rFonts w:ascii="Times New Roman" w:hAnsi="Times New Roman" w:cs="Times New Roman"/>
          <w:noProof/>
          <w:sz w:val="20"/>
          <w:szCs w:val="20"/>
          <w:vertAlign w:val="superscript"/>
        </w:rPr>
        <w:t>[1–3]</w:t>
      </w:r>
      <w:r w:rsidRPr="00391B55">
        <w:rPr>
          <w:rFonts w:ascii="Times New Roman" w:hAnsi="Times New Roman" w:cs="Times New Roman"/>
          <w:noProof/>
          <w:sz w:val="20"/>
          <w:szCs w:val="20"/>
          <w:vertAlign w:val="superscript"/>
        </w:rPr>
        <w:fldChar w:fldCharType="end"/>
      </w:r>
      <w:r w:rsidRPr="00391B55">
        <w:rPr>
          <w:rFonts w:ascii="Times New Roman" w:hAnsi="Times New Roman" w:cs="Times New Roman"/>
          <w:sz w:val="20"/>
          <w:szCs w:val="20"/>
        </w:rPr>
        <w:t xml:space="preserve"> attributes changes in pace during exercise to a brain-derived regulatory strategy by a central governor in order to maintain an exercise reserv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8.056036", "abstract" : "The purpose of this study was to examine ratings of perceived exertion (RPE) and performance during repetitive maximal effort 40 km time trials as well as after an intervention that aimed to decrease certainty about the remaining distance of the exercise bout. In addition, we examined the RPE during exercise bouts of markedly different duration.", "author" : [ { "dropping-particle" : "", "family" : "Swart", "given" : "J", "non-dropping-particle" : "", "parse-names" : false, "suffix" : "" }, { "dropping-particle" : "", "family" : "Lamberts", "given" : "R P", "non-dropping-particle" : "", "parse-names" : false, "suffix" : "" }, { "dropping-particle" : "", "family" : "Lambert", "given" : "M I", "non-dropping-particle" : "", "parse-names" : false, "suffix" : "" }, { "dropping-particle" : "V", "family" : "Lambert", "given" : "E", "non-dropping-particle" : "", "parse-names" : false, "suffix" : "" }, { "dropping-particle" : "", "family" : "Woolrich", "given" : "R W", "non-dropping-particle" : "", "parse-names" : false, "suffix" : "" }, { "dropping-particle" : "", "family" : "Johnston", "given" : "S", "non-dropping-particle" : "", "parse-names" : false, "suffix" : "" }, { "dropping-particle" : "", "family" : "Noakes", "given" : "T D", "non-dropping-particle" : "", "parse-names" : false, "suffix" : "" } ], "container-title" : "British journal of sports medicine", "id" : "ITEM-1", "issue" : "10", "issued" : { "date-parts" : [ [ "2009", "10" ] ] }, "page" : "775-81", "title" : "Exercising with reserve: exercise regulation by perceived exertion in relation to duration of exercise and knowledge of endpoint.", "type" : "article-journal", "volume" : "43" }, "uris" : [ "http://www.mendeley.com/documents/?uuid=7b41f83c-d3ac-40cb-8920-10bb7717b1b6" ] } ], "mendeley" : { "manualFormatting" : "[4]", "previouslyFormattedCitation" : "(4)"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is is achieved through a continuous integration of afferent feedback from peripheral systems and feedforward signals, acting to protect the body from physiological failur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3.010330", "abstract" : "It is hypothesised that physical activity is controlled by a central governor in the brain and that the human body functions as a complex system during exercise. Using feed forward control in response to afferent feedback from different physiological systems, the extent of skeletal muscle recruitment is controlled as part of a continuously altering pacing strategy, with the sensation of fatigue being the conscious interpretation of these homoeostatic, central governor control mechanisms.", "author" : [ { "dropping-particle" : "", "family" : "Noakes", "given" : "T D", "non-dropping-particle" : "", "parse-names" : false, "suffix" : "" }, { "dropping-particle" : "", "family" : "St Clair Gibson", "given" : "a", "non-dropping-particle" : "", "parse-names" : false, "suffix" : "" }, { "dropping-particle" : "V", "family" : "Lambert", "given" : "E", "non-dropping-particle" : "", "parse-names" : false, "suffix" : "" } ], "container-title" : "British journal of sports medicine", "id" : "ITEM-1", "issue" : "2", "issued" : { "date-parts" : [ [ "2005", "2" ] ] }, "page" : "120-4", "title" : "From catastrophe to complexity: a novel model of integrative central neural regulation of effort and fatigue during exercise in humans: summary and conclusions.", "type" : "article-journal", "volume" : "39" }, "uris" : [ "http://www.mendeley.com/documents/?uuid=e6683484-1c85-4c53-9695-65f32ecd5744" ] } ], "mendeley" : { "manualFormatting" : "[1]", "previouslyFormattedCitation" : "(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erefore the aim of an optimal pacing strategy during exercise is to enhance performance whilst ensuring physiological limits are not surpassed</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The perception of effort during exercise and its relationship to fatigue is still not well understood. Although several scales have been developed to quantify exertion Borg's 15-point ratings of perceived exertion (RPE) scale has been adopted as a valid and reliable instrument for evaluating whole body exertion during exercise. However, Borg's category-ratio scale is useful in quantifying sensations of exertion related to those variables that rise exponentially with increases in exercise intensity. Previous research has examined the extent to which afferent feedback arising from cardiopulmonary and peripheral variables mediates the perception of exertion. However, the literature has not identified a single variable that consistently explains exertion ratings. It is concluded that effort perception involves the integration of multiple afferent signals from a variety of perceptual cues. In a process defined as teleoanticipation, the changes in perceived exertion that result from these afferent signals may allow exercise performance to be precisely regulated such that a task can be completed within the biomechanical and metabolic limits of the body. The accuracy with which individuals can regulate exercise intensity based upon RPE values, the decrease in muscle recruitment (central drive) that occurs before fatigue, and the extent to which perceived exertion and heart rate can be altered with hypnosis and biofeedback training all provide evidence for the existence of such a regulatory system. Future research is needed to precisely quantify the extent to which efferent feedforward commands and afferent feedback determine pacing strategies such that an exercise event can be completed without irreversible tissue damage.", "author" : [ { "dropping-particle" : "", "family" : "Hampson", "given" : "D B", "non-dropping-particle" : "", "parse-names" : false, "suffix" : "" }, { "dropping-particle" : "", "family" : "St Clair Gibson", "given" : "a", "non-dropping-particle" : "", "parse-names" : false, "suffix" : "" }, { "dropping-particle" : "", "family" : "Lambert", "given" : "M I", "non-dropping-particle" : "", "parse-names" : false, "suffix" : "" }, { "dropping-particle" : "", "family" : "Noakes", "given" : "T D", "non-dropping-particle" : "", "parse-names" : false, "suffix" : "" } ], "container-title" : "Sports medicine (Auckland, N.Z.)", "id" : "ITEM-1", "issue" : "13", "issued" : { "date-parts" : [ [ "2001", "1" ] ] }, "page" : "935-52", "title" : "The influence of sensory cues on the perception of exertion during exercise and central regulation of exercise performance.", "type" : "article-journal", "volume" : "31" }, "uris" : [ "http://www.mendeley.com/documents/?uuid=2baa2e1a-8d18-4246-9d95-9d4ed4dce628" ] } ], "mendeley" : { "manualFormatting" : "[5]", "previouslyFormattedCitation" : "(5)"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Pacing strategy is said to be influenced by feedback information from both internal and external cue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Optic flow on the retina creates a perception of a person's movement relative to their surroundings. This study investigated the effect of optic flow on perceived exertion during cycling. Fifteen participants completed a 20-km reference cycling time trail in the fastest possible time followed by three randomly counterbalanced 20-km cycling trials. Optic flow, via projected video footage of a cycling course, either represented actual speed (TTNORM) or was varied by -15% (TTSLOW) and +15% (TTFAST). During TTSLOW, power output and ratings of perceived exertion (RPE), measured every 4 km, were lower during TTSLOW compared with TTNORM and TTFAST. There were no differences in heart rate or cadence. This study is the first to show that different rates of optic flow influence perceived exertion during cycling, with slower optic flow being associated with lower RPE and higher power output.", "author" : [ { "dropping-particle" : "", "family" : "Parry", "given" : "David", "non-dropping-particle" : "", "parse-names" : false, "suffix" : "" }, { "dropping-particle" : "", "family" : "Chinnasamy", "given" : "Camilla", "non-dropping-particle" : "", "parse-names" : false, "suffix" : "" }, { "dropping-particle" : "", "family" : "Micklewright", "given" : "Dominic", "non-dropping-particle" : "", "parse-names" : false, "suffix" : "" } ], "container-title" : "Journal of sport &amp; exercise psychology", "id" : "ITEM-1", "issue" : "4", "issued" : { "date-parts" : [ [ "2012", "8" ] ] }, "page" : "444-56", "title" : "Optic flow influences perceived exertion during cycling.", "type" : "article-journal", "volume" : "34" }, "uris" : [ "http://www.mendeley.com/documents/?uuid=bd2f62bf-645e-42c4-b105-f51ad79e6add" ] } ], "mendeley" : { "manualFormatting" : "[6]", "previouslyFormattedCitation" : "(6)"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6]</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Oxygen saturation, glycogen level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3.010645", "abstract" : "In this study we examined the pacing strategy and the end muscle glycogen contents in eight cyclists, once when they were carbohydrate loaded and once when they were non-loaded.", "author" : [ { "dropping-particle" : "", "family" : "Rauch", "given" : "H G L", "non-dropping-particle" : "", "parse-names" : false, "suffix" : "" }, { "dropping-particle" : "", "family" : "St Clair Gibson", "given" : "a", "non-dropping-particle" : "", "parse-names" : false, "suffix" : "" }, { "dropping-particle" : "V", "family" : "Lambert", "given" : "E", "non-dropping-particle" : "", "parse-names" : false, "suffix" : "" }, { "dropping-particle" : "", "family" : "Noakes", "given" : "T D", "non-dropping-particle" : "", "parse-names" : false, "suffix" : "" } ], "container-title" : "British journal of sports medicine", "id" : "ITEM-1", "issue" : "1", "issued" : { "date-parts" : [ [ "2005", "1" ] ] }, "page" : "34-8", "title" : "A signalling role for muscle glycogen in the regulation of pace during prolonged exercise.", "type" : "article-journal", "volume" : "39" }, "uris" : [ "http://www.mendeley.com/documents/?uuid=d26f91ea-74e7-4680-89fc-1aa3da2fe180" ] } ], "mendeley" : { "manualFormatting" : "[7]", "previouslyFormattedCitation" : "(7)"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7]</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nd metabolic fuel reserves, for example, act not just as metabolic by-products, but as internal signaller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3.010330", "abstract" : "It is hypothesised that physical activity is controlled by a central governor in the brain and that the human body functions as a complex system during exercise. Using feed forward control in response to afferent feedback from different physiological systems, the extent of skeletal muscle recruitment is controlled as part of a continuously altering pacing strategy, with the sensation of fatigue being the conscious interpretation of these homoeostatic, central governor control mechanisms.", "author" : [ { "dropping-particle" : "", "family" : "Noakes", "given" : "T D", "non-dropping-particle" : "", "parse-names" : false, "suffix" : "" }, { "dropping-particle" : "", "family" : "St Clair Gibson", "given" : "a", "non-dropping-particle" : "", "parse-names" : false, "suffix" : "" }, { "dropping-particle" : "V", "family" : "Lambert", "given" : "E", "non-dropping-particle" : "", "parse-names" : false, "suffix" : "" } ], "container-title" : "British journal of sports medicine", "id" : "ITEM-1", "issue" : "2", "issued" : { "date-parts" : [ [ "2005", "2" ] ] }, "page" : "120-4", "title" : "From catastrophe to complexity: a novel model of integrative central neural regulation of effort and fatigue during exercise in humans: summary and conclusions.", "type" : "article-journal", "volume" : "39" }, "uris" : [ "http://www.mendeley.com/documents/?uuid=e6683484-1c85-4c53-9695-65f32ecd5744" ] } ], "mendeley" : { "manualFormatting" : "[1]", "previouslyFormattedCitation" : "(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On the other hand, environmental conditions such as gradient, terrain, weather, oxygen content of inspired air, knowledge of the event (for example distance or duration]</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01.MSS.0000113474.31529.C6", "abstract" : "This study assessed whether pacing strategies are adopted during supramaximal exercise bouts lasting longer than 30 s.", "author" : [ { "dropping-particle" : "", "family" : "Ansley", "given" : "Les", "non-dropping-particle" : "", "parse-names" : false, "suffix" : "" }, { "dropping-particle" : "", "family" : "Robson", "given" : "Paula J", "non-dropping-particle" : "", "parse-names" : false, "suffix" : "" }, { "dropping-particle" : "", "family" : "St Clair Gibson", "given" : "Alan", "non-dropping-particle" : "", "parse-names" : false, "suffix" : "" }, { "dropping-particle" : "", "family" : "Noakes", "given" : "Timothy D", "non-dropping-particle" : "", "parse-names" : false, "suffix" : "" } ], "container-title" : "Medicine and science in sports and exercise", "id" : "ITEM-1", "issue" : "2", "issued" : { "date-parts" : [ [ "2004", "2" ] ] }, "page" : "309-14", "title" : "Anticipatory pacing strategies during supramaximal exercise lasting longer than 30 s.", "type" : "article-journal", "volume" : "36" }, "uris" : [ "http://www.mendeley.com/documents/?uuid=860788b3-24a6-4ea6-a5bf-9081510671df" ] } ], "mendeley" : { "manualFormatting" : "[8)", "previouslyFormattedCitation" : "(8)"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8]</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previous experienc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uthor" : [ { "dropping-particle" : "", "family" : "Paterson", "given" : "S.", "non-dropping-particle" : "", "parse-names" : false, "suffix" : "" }, { "dropping-particle" : "", "family" : "Marino", "given" : "F. E.", "non-dropping-particle" : "", "parse-names" : false, "suffix" : "" } ], "container-title" : "Perceptual and Motor Skills", "id" : "ITEM-1", "issued" : { "date-parts" : [ [ "2004" ] ] }, "page" : "1017-1026", "title" : "Effect of Decetpion of distance on Prolonged Cycling Performance", "type" : "article-journal", "volume" : "98" }, "uris" : [ "http://www.mendeley.com/documents/?uuid=06c4ff41-d2ec-4a1c-aa46-fafa41f5984c" ] }, { "id" : "ITEM-2", "itemData" : { "DOI" : "10.1136/bjsm.2009.057315", "abstract" : "To investigate how experience and feedback influence pacing and performance during time trial cycling.", "author" : [ { "dropping-particle" : "", "family" : "Micklewright", "given" : "D", "non-dropping-particle" : "", "parse-names" : false, "suffix" : "" }, { "dropping-particle" : "", "family" : "Papadopoulou", "given" : "E", "non-dropping-particle" : "", "parse-names" : false, "suffix" : "" }, { "dropping-particle" : "", "family" : "Swart", "given" : "J", "non-dropping-particle" : "", "parse-names" : false, "suffix" : "" }, { "dropping-particle" : "", "family" : "Noakes", "given" : "T", "non-dropping-particle" : "", "parse-names" : false, "suffix" : "" } ], "container-title" : "British journal of sports medicine", "id" : "ITEM-2", "issue" : "13", "issued" : { "date-parts" : [ [ "2010", "10" ] ] }, "page" : "952-60", "title" : "Previous experience influences pacing during 20 km time trial cycling.", "type" : "article-journal", "volume" : "44" }, "uris" : [ "http://www.mendeley.com/documents/?uuid=a2aac9c9-09ad-4407-b51d-c43fe4652e5c" ] } ], "mendeley" : { "manualFormatting" : "[9,10)", "previouslyFormattedCitation" : "(9,10)"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9,10]</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nd competition</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23378b1", "abstract" : "The study's purpose was to examine the influence of head-to-head (HH) competition on performance, pacing strategy, and bioenergetics during a 2000-m cycling task.", "author" : [ { "dropping-particle" : "", "family" : "Corbett", "given" : "Jo", "non-dropping-particle" : "", "parse-names" : false, "suffix" : "" }, { "dropping-particle" : "", "family" : "Barwood", "given" : "Martin J", "non-dropping-particle" : "", "parse-names" : false, "suffix" : "" }, { "dropping-particle" : "", "family" : "Ouzounoglou", "given" : "Alex", "non-dropping-particle" : "", "parse-names" : false, "suffix" : "" }, { "dropping-particle" : "", "family" : "Thelwell", "given" : "Richard", "non-dropping-particle" : "", "parse-names" : false, "suffix" : "" }, { "dropping-particle" : "", "family" : "Dicks", "given" : "Matthew", "non-dropping-particle" : "", "parse-names" : false, "suffix" : "" } ], "container-title" : "Medicine and science in sports and exercise", "id" : "ITEM-1", "issue" : "3", "issued" : { "date-parts" : [ [ "2012", "3" ] ] }, "page" : "509-15", "title" : "Influence of competition on performance and pacing during cycling exercise.", "type" : "article-journal", "volume" : "44" }, "uris" : [ "http://www.mendeley.com/documents/?uuid=4262a164-5d93-48b1-aba3-cd6f37d34550" ] }, { "id" : "ITEM-2", "itemData" : { "DOI" : "10.1249/MSS.0b013e318232cf77", "abstract" : "The aim of this study was to investigate whether it was possible to reduce the time taken to complete a 4000-m cycling time trial by misleading participants into believing they were racing against a previous trial, when, in fact, the power output was 2% greater.", "author" : [ { "dropping-particle" : "", "family" : "Stone", "given" : "Mark Robert", "non-dropping-particle" : "", "parse-names" : false, "suffix" : "" }, { "dropping-particle" : "", "family" : "Thomas", "given" : "Kevin", "non-dropping-particle" : "", "parse-names" : false, "suffix" : "" }, { "dropping-particle" : "", "family" : "Wilkinson", "given" : "Michael", "non-dropping-particle" : "", "parse-names" : false, "suffix" : "" }, { "dropping-particle" : "", "family" : "Jones", "given" : "Andrew M", "non-dropping-particle" : "", "parse-names" : false, "suffix" : "" }, { "dropping-particle" : "", "family" : "St Clair Gibson", "given" : "Alan", "non-dropping-particle" : "", "parse-names" : false, "suffix" : "" }, { "dropping-particle" : "", "family" : "Thompson", "given" : "Kevin G", "non-dropping-particle" : "", "parse-names" : false, "suffix" : "" } ], "container-title" : "Medicine and science in sports and exercise", "id" : "ITEM-2", "issue" : "3", "issued" : { "date-parts" : [ [ "2012", "3" ] ] }, "page" : "534-41", "title" : "Effects of deception on exercise performance: implications for determinants of fatigue in humans.", "type" : "article-journal", "volume" : "44" }, "uris" : [ "http://www.mendeley.com/documents/?uuid=fe73b94d-69bf-4db5-9a21-1d2d2e6fb147" ] } ], "mendeley" : { "manualFormatting" : "[11,12)", "previouslyFormattedCitation" : "(11,12)"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1,12]</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ll equate to external cue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600-0838.2010.01233.x", "abstract" : "This study assessed the effect of distance feedback on athletic performance, physiological and perceptual markers and the pacing strategies utilized during treadmill exercise. Thirteen men completed four self-paced 6 km treadmill time trials with either accurate, inaccurate or no distance feedback (NF). Inaccurate time trials involved participants receiving premature (PF) or delayed (DF) feedback, before or following the completion of each kilometer. The provision of accurate or inaccurate distance feedback (PF, DF) did not moderate the completion time or the rate of change in the ratings of perceived exertion (P&gt;0.05). However, completion times were significantly slower when exercising with no distance feedback (P&lt;0.001). Heart rate (HR), oxygen uptake (VO2) and running velocity all increased during the conditions (P&lt;0.001). A significantly lower VO2 (up to 7%) and HR (up to 6%) were observed during NF. This study has demonstrated that athletic performance and perceptual and physiological responses are unaffected by inaccurate distance feedback. However, the study indicates that individuals may exercise at a lower metabolic intensity when running without distance feedback.", "author" : [ { "dropping-particle" : "", "family" : "Faulkner", "given" : "J", "non-dropping-particle" : "", "parse-names" : false, "suffix" : "" }, { "dropping-particle" : "", "family" : "Arnold", "given" : "T", "non-dropping-particle" : "", "parse-names" : false, "suffix" : "" }, { "dropping-particle" : "", "family" : "Eston", "given" : "R", "non-dropping-particle" : "", "parse-names" : false, "suffix" : "" } ], "container-title" : "Scandinavian journal of medicine &amp; science in sports", "id" : "ITEM-1", "issue" : "6", "issued" : { "date-parts" : [ [ "2011", "12" ] ] }, "page" : "e176-83", "title" : "Effect of accurate and inaccurate distance feedback on performance markers and pacing strategies during running.", "type" : "article-journal", "volume" : "21" }, "uris" : [ "http://www.mendeley.com/documents/?uuid=c77cc60b-8427-4188-a908-54c53fbf32d8" ] }, { "id" : "ITEM-2", "itemData" : { "DOI" : "10.1136/bjsm.2009.057562", "author" : [ { "dropping-particle" : "", "family" : "Tucker", "given" : "R", "non-dropping-particle" : "", "parse-names" : false, "suffix" : "" }, { "dropping-particle" : "", "family" : "Noakes", "given" : "T D", "non-dropping-particle" : "", "parse-names" : false, "suffix" : "" } ], "container-title" : "Br J Sports Med", "id" : "ITEM-2", "issued" : { "date-parts" : [ [ "2009" ] ] }, "page" : "1-10", "title" : "The physiological regulation of pacing strategy during exercise : a critical review", "type" : "article-journal" }, "uris" : [ "http://www.mendeley.com/documents/?uuid=40feeffe-df14-4adb-909e-3a0e03602dcb" ] }, { "id" : "ITEM-3", "itemData" : { "abstract" : "This article examines how pacing strategies during exercise are controlled by information processing between the brain and peripheral physiological systems. It is suggested that, although several different pacing strategies can be used by athletes for events of different distance or duration, the underlying principle of how these different overall pacing strategies are controlled is similar. Perhaps the most important factor allowing the establishment of a pacing strategy is knowledge of the endpoint of a particular event. The brain centre controlling pace incorporates knowledge of the endpoint into an algorithm, together with memory of prior events of similar distance or duration, and knowledge of external (environmental) and internal (metabolic) conditions to set a particular optimal pacing strategy for a particular exercise bout. It is proposed that an internal clock, which appears to use scalar rather than absolute time scales, is used by the brain to generate knowledge of the duration or distance still to be covered, so that power output and metabolic rate can be altered appropriately throughout an event of a particular duration or distance. Although the initial pace is set at the beginning of an event in a feedforward manner, no event or internal physiological state will be identical to what has occurred previously. Therefore, continuous adjustments to the power output in the context of the overall pacing strategy occur throughout the exercise bout using feedback information from internal and external receptors. These continuous adjustments in power output require a specific length of time for afferent information to be assessed by the brain's pace control algorithm, and for efferent neural commands to be generated, and we suggest that it is this time lag that crates the fluctuations in power output that occur during an exercise bout. These non-monotonic changes in power output during exercise, associated with information processing between the brain and peripheral physiological systems, are crucial to maintain the overall pacing strategy chosen by the brain algorithm of each athlete at the start of the exercise bout.", "author" : [ { "dropping-particle" : "", "family" : "St Clair Gibson", "given" : "Alan", "non-dropping-particle" : "", "parse-names" : false, "suffix" : "" }, { "dropping-particle" : "V", "family" : "Lambert", "given" : "Estelle", "non-dropping-particle" : "", "parse-names" : false, "suffix" : "" }, { "dropping-particle" : "", "family" : "Rauch", "given" : "Laurie H G", "non-dropping-particle" : "", "parse-names" : false, "suffix" : "" }, { "dropping-particle" : "", "family" : "Tucker", "given" : "Ross", "non-dropping-particle" : "", "parse-names" : false, "suffix" : "" }, { "dropping-particle" : "", "family" : "Baden", "given" : "Denise a", "non-dropping-particle" : "", "parse-names" : false, "suffix" : "" }, { "dropping-particle" : "", "family" : "Foster", "given" : "Carl", "non-dropping-particle" : "", "parse-names" : false, "suffix" : "" }, { "dropping-particle" : "", "family" : "Noakes", "given" : "Timothy D", "non-dropping-particle" : "", "parse-names" : false, "suffix" : "" } ], "container-title" : "Sports medicine (Auckland, N.Z.)", "id" : "ITEM-3", "issue" : "8", "issued" : { "date-parts" : [ [ "2006", "1" ] ] }, "page" : "705-22", "title" : "The role of information processing between the brain and peripheral physiological systems in pacing and perception of effort.", "type" : "article-journal", "volume" : "36" }, "uris" : [ "http://www.mendeley.com/documents/?uuid=6c5c1c26-94cc-46b3-8fdc-31cdb87359fc" ] } ], "mendeley" : { "manualFormatting" : "[13\u201315)", "previouslyFormattedCitation" : "(13\u201315)"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3–15]</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Pacing strategy is proposed to be established pre-exercise, based upon experience-primed interpretation of these internal and external cue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9.057315", "abstract" : "To investigate how experience and feedback influence pacing and performance during time trial cycling.", "author" : [ { "dropping-particle" : "", "family" : "Micklewright", "given" : "D", "non-dropping-particle" : "", "parse-names" : false, "suffix" : "" }, { "dropping-particle" : "", "family" : "Papadopoulou", "given" : "E", "non-dropping-particle" : "", "parse-names" : false, "suffix" : "" }, { "dropping-particle" : "", "family" : "Swart", "given" : "J", "non-dropping-particle" : "", "parse-names" : false, "suffix" : "" }, { "dropping-particle" : "", "family" : "Noakes", "given" : "T", "non-dropping-particle" : "", "parse-names" : false, "suffix" : "" } ], "container-title" : "British journal of sports medicine", "id" : "ITEM-1", "issue" : "13", "issued" : { "date-parts" : [ [ "2010", "10" ] ] }, "page" : "952-60", "title" : "Previous experience influences pacing during 20 km time trial cycling.", "type" : "article-journal", "volume" : "44" }, "uris" : [ "http://www.mendeley.com/documents/?uuid=a2aac9c9-09ad-4407-b51d-c43fe4652e5c" ] } ], "mendeley" : { "manualFormatting" : "[10)", "previouslyFormattedCitation" : "(10)"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0]</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resulting in the selection of work-rate or intensity by efferent neural commands sent from the central nervous system</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This article examines how pacing strategies during exercise are controlled by information processing between the brain and peripheral physiological systems. It is suggested that, although several different pacing strategies can be used by athletes for events of different distance or duration, the underlying principle of how these different overall pacing strategies are controlled is similar. Perhaps the most important factor allowing the establishment of a pacing strategy is knowledge of the endpoint of a particular event. The brain centre controlling pace incorporates knowledge of the endpoint into an algorithm, together with memory of prior events of similar distance or duration, and knowledge of external (environmental) and internal (metabolic) conditions to set a particular optimal pacing strategy for a particular exercise bout. It is proposed that an internal clock, which appears to use scalar rather than absolute time scales, is used by the brain to generate knowledge of the duration or distance still to be covered, so that power output and metabolic rate can be altered appropriately throughout an event of a particular duration or distance. Although the initial pace is set at the beginning of an event in a feedforward manner, no event or internal physiological state will be identical to what has occurred previously. Therefore, continuous adjustments to the power output in the context of the overall pacing strategy occur throughout the exercise bout using feedback information from internal and external receptors. These continuous adjustments in power output require a specific length of time for afferent information to be assessed by the brain's pace control algorithm, and for efferent neural commands to be generated, and we suggest that it is this time lag that crates the fluctuations in power output that occur during an exercise bout. These non-monotonic changes in power output during exercise, associated with information processing between the brain and peripheral physiological systems, are crucial to maintain the overall pacing strategy chosen by the brain algorithm of each athlete at the start of the exercise bout.", "author" : [ { "dropping-particle" : "", "family" : "St Clair Gibson", "given" : "Alan", "non-dropping-particle" : "", "parse-names" : false, "suffix" : "" }, { "dropping-particle" : "V", "family" : "Lambert", "given" : "Estelle", "non-dropping-particle" : "", "parse-names" : false, "suffix" : "" }, { "dropping-particle" : "", "family" : "Rauch", "given" : "Laurie H G", "non-dropping-particle" : "", "parse-names" : false, "suffix" : "" }, { "dropping-particle" : "", "family" : "Tucker", "given" : "Ross", "non-dropping-particle" : "", "parse-names" : false, "suffix" : "" }, { "dropping-particle" : "", "family" : "Baden", "given" : "Denise a", "non-dropping-particle" : "", "parse-names" : false, "suffix" : "" }, { "dropping-particle" : "", "family" : "Foster", "given" : "Carl", "non-dropping-particle" : "", "parse-names" : false, "suffix" : "" }, { "dropping-particle" : "", "family" : "Noakes", "given" : "Timothy D", "non-dropping-particle" : "", "parse-names" : false, "suffix" : "" } ], "container-title" : "Sports medicine (Auckland, N.Z.)", "id" : "ITEM-1", "issue" : "8", "issued" : { "date-parts" : [ [ "2006", "1" ] ] }, "page" : "705-22", "title" : "The role of information processing between the brain and peripheral physiological systems in pacing and perception of effort.", "type" : "article-journal", "volume" : "36" }, "uris" : [ "http://www.mendeley.com/documents/?uuid=6c5c1c26-94cc-46b3-8fdc-31cdb87359fc" ] }, { "id" : "ITEM-2", "itemData" : { "DOI" : "10.1136/bjsm.2003.010330", "abstract" : "It is hypothesised that physical activity is controlled by a central governor in the brain and that the human body functions as a complex system during exercise. Using feed forward control in response to afferent feedback from different physiological systems, the extent of skeletal muscle recruitment is controlled as part of a continuously altering pacing strategy, with the sensation of fatigue being the conscious interpretation of these homoeostatic, central governor control mechanisms.", "author" : [ { "dropping-particle" : "", "family" : "Noakes", "given" : "T D", "non-dropping-particle" : "", "parse-names" : false, "suffix" : "" }, { "dropping-particle" : "", "family" : "St Clair Gibson", "given" : "a", "non-dropping-particle" : "", "parse-names" : false, "suffix" : "" }, { "dropping-particle" : "V", "family" : "Lambert", "given" : "E", "non-dropping-particle" : "", "parse-names" : false, "suffix" : "" } ], "container-title" : "British journal of sports medicine", "id" : "ITEM-2", "issue" : "2", "issued" : { "date-parts" : [ [ "2005", "2" ] ] }, "page" : "120-4", "title" : "From catastrophe to complexity: a novel model of integrative central neural regulation of effort and fatigue during exercise in humans: summary and conclusions.", "type" : "article-journal", "volume" : "39" }, "uris" : [ "http://www.mendeley.com/documents/?uuid=e6683484-1c85-4c53-9695-65f32ecd5744" ] }, { "id" : "ITEM-3", "itemData" : { "DOI" : "10.1136/bjsm.2003.009852", "abstract" : "A model is proposed in which the development of physical exhaustion is a relative rather than an absolute event and the sensation of fatigue is the sensory representation of the underlying neural integrative processes. Furthermore, activity is controlled as part of a pacing strategy involving active neural calculations in a \"governor\" region of the brain, which integrates internal sensory signals and information from the environment to produce a homoeostatically acceptable exercise intensity. The end point of the exercise bout is the controlling variable. This is an example of a complex, non-linear, dynamic system in which physiological systems interact to regulate activity before, during, and after the exercise bout.", "author" : [ { "dropping-particle" : "", "family" : "St Clair Gibson", "given" : "a", "non-dropping-particle" : "", "parse-names" : false, "suffix" : "" }, { "dropping-particle" : "", "family" : "Noakes", "given" : "T D", "non-dropping-particle" : "", "parse-names" : false, "suffix" : "" } ], "container-title" : "British journal of sports medicine", "id" : "ITEM-3", "issue" : "6", "issued" : { "date-parts" : [ [ "2004", "12" ] ] }, "page" : "797-806", "title" : "Evidence for complex system integration and dynamic neural regulation of skeletal muscle recruitment during exercise in humans.", "type" : "article-journal", "volume" : "38" }, "uris" : [ "http://www.mendeley.com/documents/?uuid=ad94dc7b-90a9-4297-9c4a-1b3c87c2cd13" ] } ], "mendeley" : { "manualFormatting" : "[1,3,15)", "previouslyFormattedCitation" : "(1,3,15)"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3,15]</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is subconscious, feedforward integration process has been termed “teleoanticipation”</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uthor" : [ { "dropping-particle" : "", "family" : "Ulmer", "given" : "", "non-dropping-particle" : "", "parse-names" : false, "suffix" : "" } ], "id" : "ITEM-1", "issued" : { "date-parts" : [ [ "1996" ] ] }, "title" : "Concept of an extracellular regulation of muscular metabolic rate during heavy exercise in humans by psychophysiological feedback", "type" : "article" }, "uris" : [ "http://www.mendeley.com/documents/?uuid=dd98f3f5-31ad-435b-963f-f3d63333f0b5" ] } ], "mendeley" : { "manualFormatting" : "[16)", "previouslyFormattedCitation" : "(16)"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6]</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nd is a key element of the CGM</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3.011247", "abstract" : "Fatigue is hypothesised as being the result of the complex interaction of multiple peripheral physiological systems and the brain. In this new model, all changes in peripheral physiological systems such as substrate depletion or metabolite accumulation act as afferent signallers which modulate control processes in the brain in a dynamic, non-linear, integrative manner.", "author" : [ { "dropping-particle" : "V", "family" : "Lambert", "given" : "E", "non-dropping-particle" : "", "parse-names" : false, "suffix" : "" }, { "dropping-particle" : "", "family" : "St Clair Gibson", "given" : "a", "non-dropping-particle" : "", "parse-names" : false, "suffix" : "" }, { "dropping-particle" : "", "family" : "Noakes", "given" : "T D", "non-dropping-particle" : "", "parse-names" : false, "suffix" : "" } ], "container-title" : "British journal of sports medicine", "id" : "ITEM-1", "issue" : "1", "issued" : { "date-parts" : [ [ "2005", "1" ] ] }, "page" : "52-62", "title" : "Complex systems model of fatigue: integrative homoeostatic control of peripheral physiological systems during exercise in humans.", "type" : "article-journal", "volume" : "39" }, "uris" : [ "http://www.mendeley.com/documents/?uuid=fcfe6404-cbfe-4ac3-afc7-d23aec51cf8a" ] } ], "mendeley" : { "manualFormatting" : "[17)", "previouslyFormattedCitation" : "(17)"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7]</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Perception of effort, which is </w:t>
      </w:r>
      <w:r w:rsidRPr="00391B55">
        <w:rPr>
          <w:rFonts w:ascii="Times New Roman" w:hAnsi="Times New Roman" w:cs="Times New Roman"/>
          <w:sz w:val="20"/>
          <w:szCs w:val="20"/>
        </w:rPr>
        <w:lastRenderedPageBreak/>
        <w:t>usually measured by a 10- or 16-point rating of perceived exertion (RPE) scal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uthor" : [ { "dropping-particle" : "", "family" : "Borg", "given" : "G", "non-dropping-particle" : "", "parse-names" : false, "suffix" : "" } ], "id" : "ITEM-1", "issued" : { "date-parts" : [ [ "1970" ] ] }, "page" : "92-98", "title" : "Perceived exertion as an indicator of somatic stress.", "type" : "article" }, "uris" : [ "http://www.mendeley.com/documents/?uuid=ad49f0af-6810-428e-9258-281fba5d94c4" ] }, { "id" : "ITEM-2", "itemData" : { "DOI" : "10.5271/sjweh.1815", "author" : [ { "dropping-particle" : "", "family" : "Borg", "given" : "G", "non-dropping-particle" : "", "parse-names" : false, "suffix" : "" } ], "container-title" : "Scandinavian Journal of Work, Environment &amp; Health", "id" : "ITEM-2", "issue" : "1", "issued" : { "date-parts" : [ [ "1990" ] ] }, "page" : "55-58", "title" : "Psychophysical scaling with applications in physical work and the perception of exertion.", "type" : "article-journal", "volume" : "16" }, "uris" : [ "http://www.mendeley.com/documents/?uuid=985e68db-4f24-4333-a4ae-15996c4600da" ] } ], "mendeley" : { "manualFormatting" : "[18,19]", "previouslyFormattedCitation" : "(18,1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8,1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represents an overall conscious awareness of the internal physiological state, sensations generated during physical activity and the known endpoint</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The perception of effort during exercise and its relationship to fatigue is still not well understood. Although several scales have been developed to quantify exertion Borg's 15-point ratings of perceived exertion (RPE) scale has been adopted as a valid and reliable instrument for evaluating whole body exertion during exercise. However, Borg's category-ratio scale is useful in quantifying sensations of exertion related to those variables that rise exponentially with increases in exercise intensity. Previous research has examined the extent to which afferent feedback arising from cardiopulmonary and peripheral variables mediates the perception of exertion. However, the literature has not identified a single variable that consistently explains exertion ratings. It is concluded that effort perception involves the integration of multiple afferent signals from a variety of perceptual cues. In a process defined as teleoanticipation, the changes in perceived exertion that result from these afferent signals may allow exercise performance to be precisely regulated such that a task can be completed within the biomechanical and metabolic limits of the body. The accuracy with which individuals can regulate exercise intensity based upon RPE values, the decrease in muscle recruitment (central drive) that occurs before fatigue, and the extent to which perceived exertion and heart rate can be altered with hypnosis and biofeedback training all provide evidence for the existence of such a regulatory system. Future research is needed to precisely quantify the extent to which efferent feedforward commands and afferent feedback determine pacing strategies such that an exercise event can be completed without irreversible tissue damage.", "author" : [ { "dropping-particle" : "", "family" : "Hampson", "given" : "D B", "non-dropping-particle" : "", "parse-names" : false, "suffix" : "" }, { "dropping-particle" : "", "family" : "St Clair Gibson", "given" : "a", "non-dropping-particle" : "", "parse-names" : false, "suffix" : "" }, { "dropping-particle" : "", "family" : "Lambert", "given" : "M I", "non-dropping-particle" : "", "parse-names" : false, "suffix" : "" }, { "dropping-particle" : "", "family" : "Noakes", "given" : "T D", "non-dropping-particle" : "", "parse-names" : false, "suffix" : "" } ], "container-title" : "Sports medicine (Auckland, N.Z.)", "id" : "ITEM-1", "issue" : "13", "issued" : { "date-parts" : [ [ "2001", "1" ] ] }, "page" : "935-52", "title" : "The influence of sensory cues on the perception of exertion during exercise and central regulation of exercise performance.", "type" : "article-journal", "volume" : "31" }, "uris" : [ "http://www.mendeley.com/documents/?uuid=2baa2e1a-8d18-4246-9d95-9d4ed4dce628" ] }, { "id" : "ITEM-2", "itemData" : { "abstract" : "In this review, fatigue is described as a conscious sensation rather than a physiological occurrence. We suggest that the sensation of fatigue is the conscious awareness of changes in subconscious homeostatic control systems, and is derived from a temporal difference between subconscious representations of these homeostatic control systems in neural networks that are induced by changes in the level of activity. These mismatches are perceived by consciousness-producing structures in the brain as the sensation of fatigue. In this model, fatigue is a complex emotion affected by factors such as motivation and drive, other emotions such as anger and fear, and memory of prior activity. It is not clear whether the origin of the conscious sensation of fatigue is associated with particular localised brain structures, or is the result of electrophysiological synchronisation of entire brain activity.", "author" : [ { "dropping-particle" : "", "family" : "St Clair Gibson", "given" : "Alan", "non-dropping-particle" : "", "parse-names" : false, "suffix" : "" }, { "dropping-particle" : "", "family" : "Baden", "given" : "Denise a", "non-dropping-particle" : "", "parse-names" : false, "suffix" : "" }, { "dropping-particle" : "", "family" : "Lambert", "given" : "Mike I", "non-dropping-particle" : "", "parse-names" : false, "suffix" : "" }, { "dropping-particle" : "", "family" : "Lambert", "given" : "E Vicki", "non-dropping-particle" : "", "parse-names" : false, "suffix" : "" }, { "dropping-particle" : "", "family" : "Harley", "given" : "Yolande X R", "non-dropping-particle" : "", "parse-names" : false, "suffix" : "" }, { "dropping-particle" : "", "family" : "Hampson", "given" : "Dave", "non-dropping-particle" : "", "parse-names" : false, "suffix" : "" }, { "dropping-particle" : "", "family" : "Russell", "given" : "Vivienne a", "non-dropping-particle" : "", "parse-names" : false, "suffix" : "" }, { "dropping-particle" : "", "family" : "Noakes", "given" : "Tim D", "non-dropping-particle" : "", "parse-names" : false, "suffix" : "" } ], "container-title" : "Sports medicine (Auckland, N.Z.)", "id" : "ITEM-2", "issue" : "3", "issued" : { "date-parts" : [ [ "2003", "1" ] ] }, "page" : "167-76", "title" : "The conscious perception of the sensation of fatigue.", "type" : "article-journal", "volume" : "33" }, "uris" : [ "http://www.mendeley.com/documents/?uuid=0d377870-7b3b-4ba0-a993-a948ea7d4eb2" ] } ], "mendeley" : { "manualFormatting" : "[5,20]", "previouslyFormattedCitation" : "(5,20)"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20]</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One proposition is that perceived exertion plays an anticipatory role in exercise regulation, as determined by changing patterns of physiological afferent feedback</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8.050799",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6" ] ] }, "page" : "392-400", "title" : "The anticipatory regulation of performance: the physiological basis for pacing strategies and the development of a perception-based model for exercise performance.", "type" : "article-journal", "volume" : "43" }, "uris" : [ "http://www.mendeley.com/documents/?uuid=7d71ad63-ff1c-4c8b-a118-96827e863629" ] } ], "mendeley" : { "manualFormatting" : "[21]", "previouslyFormattedCitation" : "(2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e model states that a ‘template RPE’ is set prior to the commencement of exercise based upon the expected exercise duration and the previous experience of similar bouts of exercise, which are two cues of teleoanticipation that are regarded as the most influential to the pacing strategy. Therefore, from the onset of exercise, the selected work-rate is said to be moderated so that a maximal RPE will occur at the endpoint of the exercise. Disparity between experienced RPE and template RPE provokes a pacing modification to restore an appropriate RPE trajectory, which coincides with the exercise end-point</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469-8986.2007.00558.x", "abstract" : "This study assessed the relationship between the rate of change of the rating of perceived exertion (RPE), physiological activity, and time to volitional exhaustion. After completing a graded exercise test, 10 participants cycled at a constant load equating to 75% of peak oxygen uptake (V O(2)peak) to exhaustion. Participants performed two further constant load exercise tests at 75%V O(2)peak in a fresh state condition within the next 7 days. The RPE was regressed against time and percentage of the time (%time) to volitional exhaustion in both conditions. Despite a lower respiratory exchange ratio (RER) and higher heart rate at the start of the exercise bout in the fatigued condition, there were no differences in RPE at the onset or completion of exercise. As expected, the rate of increase in RPE was greater in the fatigued condition, but there were no differences when expressed against %time. Results suggest that RPE is set at the start of exercise using a scalar internal timing mechanism, which regulates RPE by altering the gain of the relationship with physiological parameters such as heart rate and RER when these are altered by previous fatiguing exercise.", "author" : [ { "dropping-particle" : "", "family" : "Eston", "given" : "Roger", "non-dropping-particle" : "", "parse-names" : false, "suffix" : "" }, { "dropping-particle" : "", "family" : "Faulkner", "given" : "James", "non-dropping-particle" : "", "parse-names" : false, "suffix" : "" }, { "dropping-particle" : "", "family" : "St Clair Gibson", "given" : "Alan", "non-dropping-particle" : "", "parse-names" : false, "suffix" : "" }, { "dropping-particle" : "", "family" : "Noakes", "given" : "Tim", "non-dropping-particle" : "", "parse-names" : false, "suffix" : "" }, { "dropping-particle" : "", "family" : "Parfitt", "given" : "Gaynor", "non-dropping-particle" : "", "parse-names" : false, "suffix" : "" } ], "container-title" : "Psychophysiology", "id" : "ITEM-1", "issue" : "5", "issued" : { "date-parts" : [ [ "2007", "9" ] ] }, "page" : "779-86", "title" : "The effect of antecedent fatiguing activity on the relationship between perceived exertion and physiological activity during a constant load exercise task.", "type" : "article-journal", "volume" : "44" }, "uris" : [ "http://www.mendeley.com/documents/?uuid=4501db97-b1a8-4d96-a9f7-2e4a4a6a89c5" ] }, { "id" : "ITEM-2", "itemData" : { "author" : [ { "dropping-particle" : "", "family" : "Faulkner", "given" : "James", "non-dropping-particle" : "", "parse-names" : false, "suffix" : "" }, { "dropping-particle" : "", "family" : "Eston", "given" : "Roger G", "non-dropping-particle" : "", "parse-names" : false, "suffix" : "" } ], "id" : "ITEM-2", "issue" : "1", "issued" : { "date-parts" : [ [ "2008" ] ] }, "page" : "1-14", "title" : "P ERCEIVED E XERTION R ESEARCH IN THE 21 ST C ENTURY : D EVELOPMENTS , R EFLECTIONS AND Q UESTIONS FOR THE F UTURE", "type" : "article-journal", "volume" : "6" }, "uris" : [ "http://www.mendeley.com/documents/?uuid=33477816-3409-4da3-aaa4-4be911b6a016" ] }, { "id" : "ITEM-3", "itemData" : { "DOI" : "10.1249/mss.0b013e31815a83f6", "abstract" : "Previous studies suggest that the rating of perceived exertion (RPE) increases during steady-state, open-loop exercise in proportion to the relative time to fatigue. This suggests that RPE is scalar and integrates physiological status and homeostatic disturbances.", "author" : [ { "dropping-particle" : "", "family" : "Joseph", "given" : "Trent", "non-dropping-particle" : "", "parse-names" : false, "suffix" : "" }, { "dropping-particle" : "", "family" : "Johnson", "given" : "Blair", "non-dropping-particle" : "", "parse-names" : false, "suffix" : "" }, { "dropping-particle" : "", "family" : "Battista", "given" : "Rebecca a", "non-dropping-particle" : "", "parse-names" : false, "suffix" : "" }, { "dropping-particle" : "", "family" : "Wright", "given" : "Glenn", "non-dropping-particle" : "", "parse-names" : false, "suffix" : "" }, { "dropping-particle" : "", "family" : "Dodge", "given" : "Christopher", "non-dropping-particle" : "", "parse-names" : false, "suffix" : "" }, { "dropping-particle" : "", "family" : "Porcari", "given" : "John P", "non-dropping-particle" : "", "parse-names" : false, "suffix" : "" }, { "dropping-particle" : "", "family" : "Koning", "given" : "Jos J", "non-dropping-particle" : "de", "parse-names" : false, "suffix" : "" }, { "dropping-particle" : "", "family" : "Foster", "given" : "Carl", "non-dropping-particle" : "", "parse-names" : false, "suffix" : "" } ], "container-title" : "Medicine and science in sports and exercise", "id" : "ITEM-3", "issue" : "2", "issued" : { "date-parts" : [ [ "2008", "2" ] ] }, "page" : "381-6", "title" : "Perception of fatigue during simulated competition.", "type" : "article-journal", "volume" : "40" }, "uris" : [ "http://www.mendeley.com/documents/?uuid=fdc830f9-847c-4fe8-bde4-30c358e1f004" ] }, { "id" : "ITEM-4", "itemData" : { "DOI" : "10.1152/japplphysiol.01124.2003", "author" : [ { "dropping-particle" : "", "family" : "Noakes", "given" : "Timothy David", "non-dropping-particle" : "", "parse-names" : false, "suffix" : "" } ], "container-title" : "Journal of applied physiology (Bethesda, Md. : 1985)", "id" : "ITEM-4", "issue" : "4", "issued" : { "date-parts" : [ [ "2004", "4" ] ] }, "page" : "1571-2; author reply 1572-3", "title" : "Linear relationship between the perception of effort and the duration of constant load exercise that remains.", "type" : "article-journal", "volume" : "96" }, "uris" : [ "http://www.mendeley.com/documents/?uuid=eab8b919-f7de-4d6a-8ba5-caacd8e0db9b" ] } ], "mendeley" : { "manualFormatting" : "[22\u201325]", "previouslyFormattedCitation" : "(22\u201325)"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2–25]</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e RPE template has been shown to be set, not in accordance with the exercise intensity, but in relation to the exercise duration and to increase as a linear function of the percentage duration remaining</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3389/fphys.2012.00082", "abstract" : "An influential book written by A. Mosso in the late nineteenth century proposed that fatigue that \"at first sight might appear an imperfection of our body, is on the contrary one of its most marvelous perfections. The fatigue increasing more rapidly than the amount of work done saves us from the injury which lesser sensibility would involve for the organism\" so that \"muscular fatigue also is at bottom an exhaustion of the nervous system.\" It has taken more than a century to confirm Mosso's idea that both the brain and the muscles alter their function during exercise and that fatigue is predominantly an emotion, part of a complex regulation, the goal of which is to protect the body from harm. Mosso's ideas were supplanted in the English literature by those of A. V. Hill who believed that fatigue was the result of biochemical changes in the exercising limb muscles - \"peripheral fatigue\" - to which the central nervous system makes no contribution. The past decade has witnessed the growing realization that this brainless model cannot explain exercise performance. This article traces the evolution of our modern understanding of how the CNS regulates exercise specifically to insure that each exercise bout terminates whilst homeostasis is retained in all bodily systems. The brain uses the symptoms of fatigue as key regulators to insure that the exercise is completed before harm develops. These sensations of fatigue are unique to each individual and are illusionary since their generation is largely independent of the real biological state of the athlete at the time they develop. The model predicts that attempts to understand fatigue and to explain superior human athletic performance purely on the basis of the body's known physiological and metabolic responses to exercise must fail since subconscious and conscious mental decisions made by winners and losers, in both training and competition, are the ultimate determinants of both fatigue and athletic performance.", "author" : [ { "dropping-particle" : "", "family" : "Noakes", "given" : "Timothy David", "non-dropping-particle" : "", "parse-names" : false, "suffix" : "" } ], "container-title" : "Frontiers in physiology", "id" : "ITEM-1", "issue" : "April", "issued" : { "date-parts" : [ [ "2012", "1" ] ] }, "page" : "82", "title" : "Fatigue is a Brain-Derived Emotion that Regulates the Exercise Behavior to Ensure the Protection of Whole Body Homeostasis.", "type" : "article-journal", "volume" : "3" }, "uris" : [ "http://www.mendeley.com/documents/?uuid=6c0b9da6-04d5-427a-8de8-285555ca378a" ] }, { "id" : "ITEM-2", "itemData" : { "DOI" : "10.1139/H10-082", "abstract" : "In 1923, Nobel Laureate A.V. Hill proposed that maximal exercise performance is limited by the development of anaerobiosis in the exercising skeletal muscles. Variants of this theory have dominated teaching in the exercise sciences ever since, but 90\u00a0years later there is little biological evidence to support Hill's belief, and much that disproves it. The cardinal weakness of the Hill model is that it allows no role for the brain in the regulation of exercise performance. As a result, it is unable to explain at least 6 common phenomena, including (i) differential pacing strategies for different exercise durations; (ii) the end spurt; (iii) the presence of fatigue even though homeostasis is maintained; (iv) fewer than 100% of the muscle fibers have been recruited in the exercising limbs; (v) the evidence that a range of interventions that act exclusively on the brain can modify exercise performance; and (vi) the finding that the rating of perceived exertion is a function of the relative exercise duration rather than the exercise intensity. Here I argue that the central governor model (CGM) is better able to explain these phenomena. In the CGM, exercise is seen as a behaviour that is regulated by complex systems in the central nervous system specifically to ensure that exercise terminates before there is a catastrophic biological failure. The complexity of this regulation cannot be appreciated if the body is studied as a collection of disconnected components, as is the usual approach in the modern exercise sciences.", "author" : [ { "dropping-particle" : "", "family" : "Noakes", "given" : "Timothy David", "non-dropping-particle" : "", "parse-names" : false, "suffix" : "" } ], "container-title" : "Applied physiology, nutrition, and metabolism = Physiologie appliqu\u00e9e, nutrition et m\u00e9tabolisme", "id" : "ITEM-2", "issue" : "1", "issued" : { "date-parts" : [ [ "2011", "2" ] ] }, "page" : "23-35", "title" : "Time to move beyond a brainless exercise physiology: the evidence for complex regulation of\u00a0human exercise performance.", "type" : "article-journal", "volume" : "36" }, "uris" : [ "http://www.mendeley.com/documents/?uuid=91d183d2-d7e4-4a6f-927a-2eb34610d489" ] } ], "mendeley" : { "manualFormatting" : "[26,27]", "previouslyFormattedCitation" : "(26,27)"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6,27]</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in such a way that the initial rate of increase can accurately predict the endpoint</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07/s00421-008-0741-7", "ISBN" : "0042100807417", "abstract" : "This study tested the hypothesis that the increase in rating of perceived exertion (RPE) predicts the duration of exercise to exhaustion during exercise in hot conditions. Seven subjects performed five cycling trials in an environmental chamber at temperatures of 15 degrees C (C) and 35 degrees C (H). The cool trials were performed at intensities of 65 and 70% and the hot trials at 55, 60 and 65%. RPE, rectal and skin temperature were measured during trials. Duration to fatigue was significantly shorter in H65 and C70 than H60, C65 and H55 (P &lt; 0.05). RPE rose linearly throughout each trial and the rate of increase in RPE was significantly faster in H65 and C70 than H55 (P &lt; 0.05). There was an inverse linear relationship between trial duration and rate of increase in RPE (r = 0.83). Rectal temperature increased linearly throughout the trial and correlated significantly with RPE (r = 0.92). This study shows that the rate of increase in RPE predicts the duration of exercise to exhaustion at a constant power output in different environmental conditions.", "author" : [ { "dropping-particle" : "", "family" : "Crewe", "given" : "Helen", "non-dropping-particle" : "", "parse-names" : false, "suffix" : "" }, { "dropping-particle" : "", "family" : "Tucker", "given" : "Ross", "non-dropping-particle" : "", "parse-names" : false, "suffix" : "" }, { "dropping-particle" : "", "family" : "Noakes", "given" : "Timothy D", "non-dropping-particle" : "", "parse-names" : false, "suffix" : "" } ], "container-title" : "European journal of applied physiology", "id" : "ITEM-1", "issue" : "5", "issued" : { "date-parts" : [ [ "2008", "7" ] ] }, "page" : "569-77", "title" : "The rate of increase in rating of perceived exertion predicts the duration of exercise to fatigue at a fixed power output in different environmental conditions.", "type" : "article-journal", "volume" : "103" }, "uris" : [ "http://www.mendeley.com/documents/?uuid=7d4e7f4f-3a0a-4f79-bccc-02e85583d0e4" ] } ], "mendeley" : { "manualFormatting" : "[28]", "previouslyFormattedCitation" : "(28)"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8]</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Further regulation of work-rate and the subsequent metabolic responses occurring throughout the exercise are continuously adjusted as feedback control mechanisms relay information from physiological peripheral systems, which are integrated in relation to external feedback</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This article examines how pacing strategies during exercise are controlled by information processing between the brain and peripheral physiological systems. It is suggested that, although several different pacing strategies can be used by athletes for events of different distance or duration, the underlying principle of how these different overall pacing strategies are controlled is similar. Perhaps the most important factor allowing the establishment of a pacing strategy is knowledge of the endpoint of a particular event. The brain centre controlling pace incorporates knowledge of the endpoint into an algorithm, together with memory of prior events of similar distance or duration, and knowledge of external (environmental) and internal (metabolic) conditions to set a particular optimal pacing strategy for a particular exercise bout. It is proposed that an internal clock, which appears to use scalar rather than absolute time scales, is used by the brain to generate knowledge of the duration or distance still to be covered, so that power output and metabolic rate can be altered appropriately throughout an event of a particular duration or distance. Although the initial pace is set at the beginning of an event in a feedforward manner, no event or internal physiological state will be identical to what has occurred previously. Therefore, continuous adjustments to the power output in the context of the overall pacing strategy occur throughout the exercise bout using feedback information from internal and external receptors. These continuous adjustments in power output require a specific length of time for afferent information to be assessed by the brain's pace control algorithm, and for efferent neural commands to be generated, and we suggest that it is this time lag that crates the fluctuations in power output that occur during an exercise bout. These non-monotonic changes in power output during exercise, associated with information processing between the brain and peripheral physiological systems, are crucial to maintain the overall pacing strategy chosen by the brain algorithm of each athlete at the start of the exercise bout.", "author" : [ { "dropping-particle" : "", "family" : "St Clair Gibson", "given" : "Alan", "non-dropping-particle" : "", "parse-names" : false, "suffix" : "" }, { "dropping-particle" : "V", "family" : "Lambert", "given" : "Estelle", "non-dropping-particle" : "", "parse-names" : false, "suffix" : "" }, { "dropping-particle" : "", "family" : "Rauch", "given" : "Laurie H G", "non-dropping-particle" : "", "parse-names" : false, "suffix" : "" }, { "dropping-particle" : "", "family" : "Tucker", "given" : "Ross", "non-dropping-particle" : "", "parse-names" : false, "suffix" : "" }, { "dropping-particle" : "", "family" : "Baden", "given" : "Denise a", "non-dropping-particle" : "", "parse-names" : false, "suffix" : "" }, { "dropping-particle" : "", "family" : "Foster", "given" : "Carl", "non-dropping-particle" : "", "parse-names" : false, "suffix" : "" }, { "dropping-particle" : "", "family" : "Noakes", "given" : "Timothy D", "non-dropping-particle" : "", "parse-names" : false, "suffix" : "" } ], "container-title" : "Sports medicine (Auckland, N.Z.)", "id" : "ITEM-1", "issue" : "8", "issued" : { "date-parts" : [ [ "2006", "1" ] ] }, "page" : "705-22", "title" : "The role of information processing between the brain and peripheral physiological systems in pacing and perception of effort.", "type" : "article-journal", "volume" : "36" }, "uris" : [ "http://www.mendeley.com/documents/?uuid=6c5c1c26-94cc-46b3-8fdc-31cdb87359fc" ] }, { "id" : "ITEM-2", "itemData" : { "DOI" : "10.1249/01.MSS.0000155700.72702.76", "author" : [ { "dropping-particle" : "", "family" : "Albertus", "given" : "Yumna", "non-dropping-particle" : "", "parse-names" : false, "suffix" : "" }, { "dropping-particle" : "", "family" : "Tucker", "given" : "Ross", "non-dropping-particle" : "", "parse-names" : false, "suffix" : "" }, { "dropping-particle" : "", "family" : "Gibson", "given" : "Alan St Clair", "non-dropping-particle" : "", "parse-names" : false, "suffix" : "" }, { "dropping-particle" : "V.", "family" : "Lambert", "given" : "Estelle", "non-dropping-particle" : "", "parse-names" : false, "suffix" : "" }, { "dropping-particle" : "", "family" : "Hampson", "given" : "David B.", "non-dropping-particle" : "", "parse-names" : false, "suffix" : "" }, { "dropping-particle" : "", "family" : "Noakes", "given" : "Timothy D.", "non-dropping-particle" : "", "parse-names" : false, "suffix" : "" } ], "container-title" : "Medicine &amp; Science in Sports &amp; Exercise", "id" : "ITEM-2", "issue" : "3", "issued" : { "date-parts" : [ [ "2005", "3" ] ] }, "page" : "461-468", "title" : "Effect of Distance Feedback on Pacing Strategy and Perceived Exertion during Cycling", "type" : "article-journal", "volume" : "37" }, "uris" : [ "http://www.mendeley.com/documents/?uuid=049497ac-535d-43e0-a04a-36d250064500" ] } ], "mendeley" : { "manualFormatting" : "[15,29]", "previouslyFormattedCitation" : "(15,2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5,2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This continuous adjustment of pacing strategy allows completion of the exercise without inducing catastrophic physiological failure. Throughout exercise, the integration of physiological afferent feedback and external performance feedback is compared to the template RPE and the remaining duration of the exercise at the current work-rate and a ‘conscious RPE’ is produced. </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lastRenderedPageBreak/>
        <w:t>The resultant pacing strategy employed during exercise results in motor unit and metabolic reserves that are preserved in order to prevent this catastrophic physiological failur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232cf77", "abstract" : "The aim of this study was to investigate whether it was possible to reduce the time taken to complete a 4000-m cycling time trial by misleading participants into believing they were racing against a previous trial, when, in fact, the power output was 2% greater.", "author" : [ { "dropping-particle" : "", "family" : "Stone", "given" : "Mark Robert", "non-dropping-particle" : "", "parse-names" : false, "suffix" : "" }, { "dropping-particle" : "", "family" : "Thomas", "given" : "Kevin", "non-dropping-particle" : "", "parse-names" : false, "suffix" : "" }, { "dropping-particle" : "", "family" : "Wilkinson", "given" : "Michael", "non-dropping-particle" : "", "parse-names" : false, "suffix" : "" }, { "dropping-particle" : "", "family" : "Jones", "given" : "Andrew M", "non-dropping-particle" : "", "parse-names" : false, "suffix" : "" }, { "dropping-particle" : "", "family" : "St Clair Gibson", "given" : "Alan", "non-dropping-particle" : "", "parse-names" : false, "suffix" : "" }, { "dropping-particle" : "", "family" : "Thompson", "given" : "Kevin G", "non-dropping-particle" : "", "parse-names" : false, "suffix" : "" } ], "container-title" : "Medicine and science in sports and exercise", "id" : "ITEM-1", "issue" : "3", "issued" : { "date-parts" : [ [ "2012", "3" ] ] }, "page" : "534-41", "title" : "Effects of deception on exercise performance: implications for determinants of fatigue in humans.", "type" : "article-journal", "volume" : "44" }, "uris" : [ "http://www.mendeley.com/documents/?uuid=fe73b94d-69bf-4db5-9a21-1d2d2e6fb147" ] } ], "mendeley" : { "manualFormatting" : "[12]", "previouslyFormattedCitation" : "(12)"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2]</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erefore an athlete’s absolute physiological capabilities are not reached and performance is thus not representative of a true maximal effort. The need for evidence to support the existence of this metabolic reserve at the completion of exercise consequently provides a rationale for the investigation into how this reserve can be accessed</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uthor" : [ { "dropping-particle" : "", "family" : "Gibson", "given" : "A St Clair", "non-dropping-particle" : "", "parse-names" : false, "suffix" : "" }, { "dropping-particle" : "", "family" : "Schabort", "given" : "E J", "non-dropping-particle" : "", "parse-names" : false, "suffix" : "" }, { "dropping-particle" : "", "family" : "Noakes", "given" : "T D", "non-dropping-particle" : "", "parse-names" : false, "suffix" : "" }, { "dropping-particle" : "", "family" : "Swart", "given" : "Jeroen", "non-dropping-particle" : "", "parse-names" : false, "suffix" : "" }, { "dropping-particle" : "", "family" : "Lindsay", "given" : "Timothy Robert", "non-dropping-particle" : "", "parse-names" : false, "suffix" : "" }, { "dropping-particle" : "", "family" : "Lambert", "given" : "Michael Ian", "non-dropping-particle" : "", "parse-names" : false, "suffix" : "" }, { "dropping-particle" : "", "family" : "Brown", "given" : "James Craig", "non-dropping-particle" : "", "parse-names" : false, "suffix" : "" }, { "dropping-particle" : "", "family" : "Parry", "given" : "David", "non-dropping-particle" : "", "parse-names" : false, "suffix" : "" }, { "dropping-particle" : "", "family" : "Chinnasamy", "given" : "Camilla", "non-dropping-particle" : "", "parse-names" : false, "suffix" : "" }, { "dropping-particle" : "", "family" : "Papadopoulou", "given" : "Eleni", "non-dropping-particle" : "", "parse-names" : false, "suffix" : "" }, { "dropping-particle" : "", "family" : "Noakes", "given" : "Timothy", "non-dropping-particle" : "", "parse-names" : false, "suffix" : "" }, { "dropping-particle" : "", "family" : "Physiol", "given" : "J Appl", "non-dropping-particle" : "", "parse-names" : false, "suffix" : "" } ], "id" : "ITEM-1", "issued" : { "date-parts" : [ [ "2001" ] ] }, "title" : "Reduced neuromuscular activity and force generation during prolonged cycling Reduced neuromuscular activity and force generation during prolonged cycling", "type" : "article-journal" }, "uris" : [ "http://www.mendeley.com/documents/?uuid=30dd2362-e3a6-4438-9823-c9ff721f8084" ] }, { "id" : "ITEM-2", "itemData" : { "DOI" : "10.1136/bjsm.2008.056036", "abstract" : "The purpose of this study was to examine ratings of perceived exertion (RPE) and performance during repetitive maximal effort 40 km time trials as well as after an intervention that aimed to decrease certainty about the remaining distance of the exercise bout. In addition, we examined the RPE during exercise bouts of markedly different duration.", "author" : [ { "dropping-particle" : "", "family" : "Swart", "given" : "J", "non-dropping-particle" : "", "parse-names" : false, "suffix" : "" }, { "dropping-particle" : "", "family" : "Lamberts", "given" : "R P", "non-dropping-particle" : "", "parse-names" : false, "suffix" : "" }, { "dropping-particle" : "", "family" : "Lambert", "given" : "M I", "non-dropping-particle" : "", "parse-names" : false, "suffix" : "" }, { "dropping-particle" : "V", "family" : "Lambert", "given" : "E", "non-dropping-particle" : "", "parse-names" : false, "suffix" : "" }, { "dropping-particle" : "", "family" : "Woolrich", "given" : "R W", "non-dropping-particle" : "", "parse-names" : false, "suffix" : "" }, { "dropping-particle" : "", "family" : "Johnston", "given" : "S", "non-dropping-particle" : "", "parse-names" : false, "suffix" : "" }, { "dropping-particle" : "", "family" : "Noakes", "given" : "T D", "non-dropping-particle" : "", "parse-names" : false, "suffix" : "" } ], "container-title" : "British journal of sports medicine", "id" : "ITEM-2", "issue" : "10", "issued" : { "date-parts" : [ [ "2009", "10" ] ] }, "page" : "775-81", "title" : "Exercising with reserve: exercise regulation by perceived exertion in relation to duration of exercise and knowledge of endpoint.", "type" : "article-journal", "volume" : "43" }, "uris" : [ "http://www.mendeley.com/documents/?uuid=7b41f83c-d3ac-40cb-8920-10bb7717b1b6" ] }, { "id" : "ITEM-3", "itemData" : { "DOI" : "10.1136/bjsm.2008.055889", "abstract" : "The purpose of this study was to measure the effects of an amphetamine (methylphenidate) on exercise performance at a fixed rating of perceived exertion of 16.", "author" : [ { "dropping-particle" : "", "family" : "Swart", "given" : "J", "non-dropping-particle" : "", "parse-names" : false, "suffix" : "" }, { "dropping-particle" : "", "family" : "Lamberts", "given" : "R P", "non-dropping-particle" : "", "parse-names" : false, "suffix" : "" }, { "dropping-particle" : "", "family" : "Lambert", "given" : "M I", "non-dropping-particle" : "", "parse-names" : false, "suffix" : "" }, { "dropping-particle" : "", "family" : "St Clair Gibson", "given" : "a", "non-dropping-particle" : "", "parse-names" : false, "suffix" : "" }, { "dropping-particle" : "V", "family" : "Lambert", "given" : "E", "non-dropping-particle" : "", "parse-names" : false, "suffix" : "" }, { "dropping-particle" : "", "family" : "Skowno", "given" : "J", "non-dropping-particle" : "", "parse-names" : false, "suffix" : "" }, { "dropping-particle" : "", "family" : "Noakes", "given" : "T D", "non-dropping-particle" : "", "parse-names" : false, "suffix" : "" } ], "container-title" : "British journal of sports medicine", "id" : "ITEM-3", "issue" : "10", "issued" : { "date-parts" : [ [ "2009", "10" ] ] }, "page" : "782-8", "title" : "Exercising with reserve: evidence that the central nervous system regulates prolonged exercise performance.", "type" : "article-journal", "volume" : "43" }, "uris" : [ "http://www.mendeley.com/documents/?uuid=86fd3650-1974-494a-b7e4-b11b0a2dd70f" ] } ], "mendeley" : { "manualFormatting" : "[4,30,31]", "previouslyFormattedCitation" : "(4,30,3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30,3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Obtaining an effort that is closer to maximal, by tapping into an athlete’s true physiological capabilities, is of interest in order to help validate the model, improve performance and allow a more accurate comparability and consistency between competitive performance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16/j.jsams.2007.11.006", "abstract" : "It is common for athletes striving to achieve maximal effort to exercise in the presence of a visible clock. It is implicitly assumed that calibration of the clock is normal (i.e. accurate). This study was designed to test the effect of secretly manipulating the clock calibration on maximal effort as measured by endurance times in cycle ergometry. Twelve subjects (6 male and 6 female) each undertook three identical rides to exhaustion on a cycle ergometer. In one the clock was normally calibrated, in another it was calibrated 10% faster, and in the third 10% slower. Tests were conducted double blind and in fully counterbalanced orders within gender. Clocked endurance times were recorded, and later converted to real times. Analysis of clocked times revealed no significant effects. Over all subjects, real endurance times showed a significant calibration effect, being on average 18.3% (73.4s) longer when the clock ran slow, compared to normal, and 20.5% (80.8s) longer when compared to fast. Because males exercised significantly longer than females, separate analyses reveal that the calibration effect was only significant in males, 27.7% (143.2s) and 29.7% (151.2s), respectively, and present but not significant in females, 1.3% (3.6s) and 3.8% (10.5s), respectively. These results suggest that, when deceived by a visible clock running slower than normal, times to exhaustion on the cycle ergometer were significantly longer in male subjects.", "author" : [ { "dropping-particle" : "", "family" : "Morton", "given" : "R Hugh", "non-dropping-particle" : "", "parse-names" : false, "suffix" : "" } ], "container-title" : "Journal of science and medicine in sport / Sports Medicine Australia", "id" : "ITEM-1", "issue" : "2", "issued" : { "date-parts" : [ [ "2009", "3" ] ] }, "page" : "332-7", "title" : "Deception by manipulating the clock calibration influences cycle ergometer endurance time in males.", "type" : "article-journal", "volume" : "12" }, "uris" : [ "http://www.mendeley.com/documents/?uuid=61d41669-4c68-4c7a-b9aa-c74e673e78f2" ] }, { "id" : "ITEM-2", "itemData" : { "abstract" : "This study determined the pacing strategies and performance responses of six well-trained cyclists/triathletes (peak O2 uptake 66.4+/-3.7 ml x kg(-1) x min(-1), mean+/-SD) during seven simulated time-trials (TT) conducted on a wind-braked cycle ergometer. All subjects first performed a 40 km familiarisation ride (TT1). They were then informed they would be riding a further four 40 km TT for the purpose of a reliability study. Instead, the actual distances ridden for the next three TT were a random order of 34 (TT2), 40 (TT3) and 46 km (TT4). The only feedback given to subjects during TT1-4 was the percentage distance of that ride remaining. During a further 40 km TT (TT5) subjects were allowed to view their heart rate (HR) responses throughout the ride. Despite the significantly different performance times across the three distances (47:23+/-4:23 vs 55:57+/-3:24 vs 65:41+/-3:56 min for the 34, 40 and 46 km respectively, P&lt;0.001), average power output (296+/-48 vs 294+/-48 vs 286+/-40 W) and HR (173+/-11 vs 174+/-12 vs 173+/-12 beats x min(-1)) were similar. The true nature of the first part of the study was then revealed to subjects who subsequently completed an additional 34 km and 46 km TT TT6-7) in which the actual and perceived distance ridden was the same. Power output and HR responses were similar for both unknown (TT2 and TT6) and known (TT4 and TT7) rides for both distances: 296+/-48 vs 300+/-55 W and 173+/-11 vs 177+/-11 beats x min(-1) (34 km) and 286+/-40 vs 273+/-42 W and 173+/-12 vs 174+/-12 beats x min(-1) (46 km). In conclusion, well-trained cyclists rode at similar power outputs and HR during time trials they perceived to be the same distance, but which varied in actual distance from 34 to 46 km.", "author" : [ { "dropping-particle" : "", "family" : "Nikolopoulos", "given" : "V", "non-dropping-particle" : "", "parse-names" : false, "suffix" : "" }, { "dropping-particle" : "", "family" : "Arkinstall", "given" : "M J", "non-dropping-particle" : "", "parse-names" : false, "suffix" : "" }, { "dropping-particle" : "", "family" : "Hawley", "given" : "J a", "non-dropping-particle" : "", "parse-names" : false, "suffix" : "" } ], "container-title" : "Journal of science and medicine in sport / Sports Medicine Australia", "id" : "ITEM-2", "issue" : "2", "issued" : { "date-parts" : [ [ "2001", "6" ] ] }, "page" : "212-9", "title" : "Pacing strategy in simulated cycle time-trials is based on perceived rather than actual distance.", "type" : "article-journal", "volume" : "4" }, "uris" : [ "http://www.mendeley.com/documents/?uuid=1261dd2e-785b-432f-bfea-eef9a97b6790" ] } ], "mendeley" : { "manualFormatting" : "[32,33]", "previouslyFormattedCitation" : "(32,3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32,3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Deception has recently emerged as a common, practical approach to manipulate key variables during exercise. The manipulation of central psychological mechanisms, including the presence of a competitor</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23378b1", "abstract" : "The study's purpose was to examine the influence of head-to-head (HH) competition on performance, pacing strategy, and bioenergetics during a 2000-m cycling task.", "author" : [ { "dropping-particle" : "", "family" : "Corbett", "given" : "Jo", "non-dropping-particle" : "", "parse-names" : false, "suffix" : "" }, { "dropping-particle" : "", "family" : "Barwood", "given" : "Martin J", "non-dropping-particle" : "", "parse-names" : false, "suffix" : "" }, { "dropping-particle" : "", "family" : "Ouzounoglou", "given" : "Alex", "non-dropping-particle" : "", "parse-names" : false, "suffix" : "" }, { "dropping-particle" : "", "family" : "Thelwell", "given" : "Richard", "non-dropping-particle" : "", "parse-names" : false, "suffix" : "" }, { "dropping-particle" : "", "family" : "Dicks", "given" : "Matthew", "non-dropping-particle" : "", "parse-names" : false, "suffix" : "" } ], "container-title" : "Medicine and science in sports and exercise", "id" : "ITEM-1", "issue" : "3", "issued" : { "date-parts" : [ [ "2012", "3" ] ] }, "page" : "509-15", "title" : "Influence of competition on performance and pacing during cycling exercise.", "type" : "article-journal", "volume" : "44" }, "uris" : [ "http://www.mendeley.com/documents/?uuid=4262a164-5d93-48b1-aba3-cd6f37d34550" ] }, { "id" : "ITEM-2", "itemData" : { "DOI" : "10.1249/MSS.0b013e318232cf77", "abstract" : "The aim of this study was to investigate whether it was possible to reduce the time taken to complete a 4000-m cycling time trial by misleading participants into believing they were racing against a previous trial, when, in fact, the power output was 2% greater.", "author" : [ { "dropping-particle" : "", "family" : "Stone", "given" : "Mark Robert", "non-dropping-particle" : "", "parse-names" : false, "suffix" : "" }, { "dropping-particle" : "", "family" : "Thomas", "given" : "Kevin", "non-dropping-particle" : "", "parse-names" : false, "suffix" : "" }, { "dropping-particle" : "", "family" : "Wilkinson", "given" : "Michael", "non-dropping-particle" : "", "parse-names" : false, "suffix" : "" }, { "dropping-particle" : "", "family" : "Jones", "given" : "Andrew M", "non-dropping-particle" : "", "parse-names" : false, "suffix" : "" }, { "dropping-particle" : "", "family" : "St Clair Gibson", "given" : "Alan", "non-dropping-particle" : "", "parse-names" : false, "suffix" : "" }, { "dropping-particle" : "", "family" : "Thompson", "given" : "Kevin G", "non-dropping-particle" : "", "parse-names" : false, "suffix" : "" } ], "container-title" : "Medicine and science in sports and exercise", "id" : "ITEM-2", "issue" : "3", "issued" : { "date-parts" : [ [ "2012", "3" ] ] }, "page" : "534-41", "title" : "Effects of deception on exercise performance: implications for determinants of fatigue in humans.", "type" : "article-journal", "volume" : "44" }, "uris" : [ "http://www.mendeley.com/documents/?uuid=fe73b94d-69bf-4db5-9a21-1d2d2e6fb147" ] } ], "mendeley" : { "manualFormatting" : "[11,12]", "previouslyFormattedCitation" : "(11,12)"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1,12]</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nd hypnosi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The purpose of this investigation was to hypnotically manipulate effort sense during dynamic exercise and determine whether cerebral cortical structures previously implicated in the central modulation of cardiovascular responses were activated. Six healthy volunteers (4 women, 2 men) screened for high hypnotizability were studied on 3 separate days during constant-load exercise under three hypnotic conditions involving cycling on a 1) perceived level grade, 2) perceived downhill grade, and 3) perceived uphill grade. Ratings of perceived exertion (RPE), heart rate (HR), blood pressure (BP), and regional cerebral blood flow (rCBF) distributions for several sites were compared across conditions using an analysis of variance. The suggestion of downhill cycling decreased both the RPE [from 13 +/- 2 to 11 +/- 2 (SD) units; P &lt; 0.05] and rCBF in the left insular cortex and anterior cingulate cortex, but it did not alter exercise HR or BP responses. Perceived uphill cycling elicited significant increases in RPE (from 13 +/- 2 to 14 +/- 1 units), HR (+16 beats/min), mean BP (+7 mmHg), right insular activation (+7.7 +/- 4%), and right thalamus activation (+9.2 +/- 5%). There were no differences in rCBF for leg sensorimotor regions across conditions. These findings show that an increase in effort sense during constant-load exercise can activate both insular and thalamic regions and elevate cardiovascular responses but that decreases in effort sense do not reduce cardiovascular responses below the level required to sustain metabolic needs.", "author" : [ { "dropping-particle" : "", "family" : "Williamson", "given" : "J W", "non-dropping-particle" : "", "parse-names" : false, "suffix" : "" }, { "dropping-particle" : "", "family" : "McColl", "given" : "R", "non-dropping-particle" : "", "parse-names" : false, "suffix" : "" }, { "dropping-particle" : "", "family" : "Mathews", "given" : "D", "non-dropping-particle" : "", "parse-names" : false, "suffix" : "" }, { "dropping-particle" : "", "family" : "Mitchell", "given" : "J H", "non-dropping-particle" : "", "parse-names" : false, "suffix" : "" }, { "dropping-particle" : "", "family" : "Raven", "given" : "P B", "non-dropping-particle" : "", "parse-names" : false, "suffix" : "" }, { "dropping-particle" : "", "family" : "Morgan", "given" : "W P", "non-dropping-particle" : "", "parse-names" : false, "suffix" : "" } ], "container-title" : "Journal of applied physiology (Bethesda, Md. : 1985)", "id" : "ITEM-1", "issue" : "4", "issued" : { "date-parts" : [ [ "2001", "4" ] ] }, "page" : "1392-9", "title" : "Hypnotic manipulation of effort sense during dynamic exercise: cardiovascular responses and brain activation.", "type" : "article-journal", "volume" : "90" }, "uris" : [ "http://www.mendeley.com/documents/?uuid=38480248-6c4e-44f0-932f-004197553e67" ] } ], "mendeley" : { "manualFormatting" : "[34]", "previouslyFormattedCitation" : "(34)"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34]</w:t>
      </w:r>
      <w:r w:rsidRPr="00391B55">
        <w:rPr>
          <w:rFonts w:ascii="Times New Roman" w:hAnsi="Times New Roman" w:cs="Times New Roman"/>
          <w:sz w:val="20"/>
          <w:szCs w:val="20"/>
          <w:vertAlign w:val="superscript"/>
        </w:rPr>
        <w:fldChar w:fldCharType="end"/>
      </w:r>
      <w:r w:rsidRPr="00391B55">
        <w:rPr>
          <w:rStyle w:val="CommentReference"/>
        </w:rPr>
        <w:t xml:space="preserve">, </w:t>
      </w:r>
      <w:r w:rsidRPr="00391B55">
        <w:rPr>
          <w:rFonts w:ascii="Times New Roman" w:hAnsi="Times New Roman" w:cs="Times New Roman"/>
          <w:sz w:val="20"/>
          <w:szCs w:val="20"/>
        </w:rPr>
        <w:t>as well as psychological skills training</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uthor" : [ { "dropping-particle" : "", "family" : "Barwood", "given" : "Martin J", "non-dropping-particle" : "", "parse-names" : false, "suffix" : "" }, { "dropping-particle" : "V", "family" : "Weston", "given" : "Neil J", "non-dropping-particle" : "", "parse-names" : false, "suffix" : "" }, { "dropping-particle" : "", "family" : "Thelwell", "given" : "Richard", "non-dropping-particle" : "", "parse-names" : false, "suffix" : "" }, { "dropping-particle" : "", "family" : "Page", "given" : "Jennifer", "non-dropping-particle" : "", "parse-names" : false, "suffix" : "" } ], "id" : "ITEM-1", "issue" : "June", "issued" : { "date-parts" : [ [ "2009" ] ] }, "page" : "435-442", "title" : "A motivational music and video intervention improves high-intensity exercise performance", "type" : "article-journal" }, "uris" : [ "http://www.mendeley.com/documents/?uuid=86e17ed5-651b-40ac-b7d8-e0fb879f5572" ] } ], "mendeley" : { "manualFormatting" : "[35]", "previouslyFormattedCitation" : "(35)"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35]</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have been reported to improve performance by accessing this reserve. Studies that have examined the placebo effect, using inert substances believed to be ergogenic, also report that false positive beliefs elicit performance improvement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The placebo effect, with its central role in clinical trials, is acknowledged as a factor in sports medicine, although until recently little has been known about the likely magnitude and extent of the effect in any specific research setting. Even less is known about the prevalence of the effect in competitive sport. The present paper reviews 12 intervention studies in sports performance. All examine placebo effects associated with the administration of an inert substance believed by subjects to be an ergogenic aid. Placebo effects of varying magnitudes are reported in studies addressing sports from weightlifting to endurance cycling. Findings suggest that psychological variables such as motivation, expectancy and conditioning, and the interaction of these variables with physiological variables, might be significant factors in driving both positive and negative outcomes. Programmatic research involving the triangulation of data, and investigation of contextual and personality factors in the mediation of placebo responses may help to advance knowledge in this area.", "author" : [ { "dropping-particle" : "", "family" : "Beedie", "given" : "Christopher J", "non-dropping-particle" : "", "parse-names" : false, "suffix" : "" }, { "dropping-particle" : "", "family" : "Foad", "given" : "Abigail J", "non-dropping-particle" : "", "parse-names" : false, "suffix" : "" } ], "container-title" : "Sports medicine (Auckland, N.Z.)", "id" : "ITEM-1", "issue" : "4", "issued" : { "date-parts" : [ [ "2009", "1" ] ] }, "page" : "313-29", "title" : "The placebo effect in sports performance: a brief review.", "type" : "article-journal", "volume" : "39" }, "uris" : [ "http://www.mendeley.com/documents/?uuid=e9fa1bfe-8402-41a7-85a8-2012cd1aea59" ] } ], "mendeley" : { "manualFormatting" : "[36]", "previouslyFormattedCitation" : "(36)"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36]</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ltering perceptions of the exercise requires an element of deception in order to prevent the threat to internal validity from expectancy. However, whilst the manipulation of the provision of external feedback has been researched, evidence for the effects of the deception of this feedback on performance has been more equivocal. In the current body of literature, vast differences in methodology, including the variables manipulated, timing of the deception, training status of the participants, and the exercise modality, has created a field of research where conclusions are difficult to form and the underlying mechanisms cannot be established. </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 xml:space="preserve">This review examines existing research in the area of deception and pacing strategies, and provides a critical appraisal of the different methodological approaches used to date. It is hoped that this critical analysis will inform the direction and methodology of future investigations in this area, by addressing the mechanisms </w:t>
      </w:r>
      <w:r w:rsidRPr="00391B55">
        <w:rPr>
          <w:rFonts w:ascii="Times New Roman" w:hAnsi="Times New Roman" w:cs="Times New Roman"/>
          <w:sz w:val="20"/>
          <w:szCs w:val="20"/>
        </w:rPr>
        <w:lastRenderedPageBreak/>
        <w:t>through which deception impacts upon performance and by elucidating the potential application of deception techniques in training and competitive settings. Additional discussion of the ethical issues surrounding deception research are included, with recommendations made for future studies in the area.</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A computer search in scientific databases (PubMed, Google Scholar and EBSCO) was made for English-language articles investigating deception in exercise for all time periods up to January 2013. Search terms included, but were not limited to, ‘deception’, ‘manipulation’, ‘exercise’, ‘pacing’, feedback’, ‘fatigue’ and ‘Central Governor Model’. The reference lists of all articles were also searched for additional relevant papers. All experimental investigations of treadmill and cycling exercise were reviewed and, whilst articles investigating deception in other exercise modes were noted</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80/10413200802351151", "author" : [ { "dropping-particle" : "", "family" : "Hutchinson", "given" : "Jasmin C.", "non-dropping-particle" : "", "parse-names" : false, "suffix" : "" }, { "dropping-particle" : "", "family" : "Sherman", "given" : "Todd", "non-dropping-particle" : "", "parse-names" : false, "suffix" : "" }, { "dropping-particle" : "", "family" : "Martinovic", "given" : "Nevena", "non-dropping-particle" : "", "parse-names" : false, "suffix" : "" }, { "dropping-particle" : "", "family" : "Tenenbaum", "given" : "Gershon", "non-dropping-particle" : "", "parse-names" : false, "suffix" : "" } ], "container-title" : "Journal of Applied Sport Psychology", "id" : "ITEM-1", "issue" : "4", "issued" : { "date-parts" : [ [ "2008", "10", "29" ] ] }, "page" : "457-472", "title" : "The Effect of Manipulated Self-Efficacy on Perceived and Sustained Effort", "type" : "article-journal", "volume" : "20" }, "uris" : [ "http://www.mendeley.com/documents/?uuid=b87429af-5dd6-40e2-ae29-f1d5101fc77b" ] }, { "id" : "ITEM-2", "itemData" : { "DOI" : "10.3389/fpsyg.2011.00332", "author" : [ { "dropping-particle" : "", "family" : "Lohse", "given" : "Keith R", "non-dropping-particle" : "", "parse-names" : false, "suffix" : "" }, { "dropping-particle" : "", "family" : "Sherwood", "given" : "David E", "non-dropping-particle" : "", "parse-names" : false, "suffix" : "" } ], "id" : "ITEM-2", "issue" : "November", "issued" : { "date-parts" : [ [ "2011" ] ] }, "page" : "1-10", "title" : "Defining the focus of attention : effects of attention on perceived exertion and fatigue", "type" : "article-journal", "volume" : "2" }, "uris" : [ "http://www.mendeley.com/documents/?uuid=4ae5aae6-e955-48e3-9b54-fdd025421613" ] }, { "id" : "ITEM-3", "itemData" : { "abstract" : "Self-efficacy was experimentally manipulated in an exercise context, and its effect on affective responses was examined. College women (N = 46) were randomly assigned to a high- or low-efficacy condition, and efficacy expectations were manipulated by means of bogus feedback and graphs depicting contrived normative data. The manipulation successfully influenced affective responses, with participants in the high-efficacy group reporting more positive and less negative affect than did the low-efficacy group. Efficacy was significantly related to feeling-state responses during and after activity but only in the high-efficacy condition. The results suggest that self-efficacy can be manipulated and that these changes are related to the affective experience associated with exercise. Such findings may have important implications for the roles played by self-efficacy and affect in exercise adherence.", "author" : [ { "dropping-particle" : "", "family" : "McAuley", "given" : "E", "non-dropping-particle" : "", "parse-names" : false, "suffix" : "" }, { "dropping-particle" : "", "family" : "Talbot", "given" : "H M", "non-dropping-particle" : "", "parse-names" : false, "suffix" : "" }, { "dropping-particle" : "", "family" : "Martinez", "given" : "S", "non-dropping-particle" : "", "parse-names" : false, "suffix" : "" } ], "container-title" : "Health psychology : official journal of the Division of Health Psychology, American Psychological Association", "id" : "ITEM-3", "issue" : "3", "issued" : { "date-parts" : [ [ "1999", "5" ] ] }, "page" : "288-94", "title" : "Manipulating self-efficacy in the exercise environment in women: influences on affective responses.", "type" : "article-journal", "volume" : "18" }, "uris" : [ "http://www.mendeley.com/documents/?uuid=186318ff-3844-48f7-90c4-5de93cfd2d18" ] } ], "mendeley" : { "previouslyFormattedCitation" : "(37\u20133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37–3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ey were deemed beyond the scope of this review. Exclusion criteria were also extended to research into the effects of placebo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80/10413200601123736", "author" : [ { "dropping-particle" : "", "family" : "Kalasountas", "given" : "Vasandreas", "non-dropping-particle" : "", "parse-names" : false, "suffix" : "" }, { "dropping-particle" : "", "family" : "Reed", "given" : "Justy", "non-dropping-particle" : "", "parse-names" : false, "suffix" : "" }, { "dropping-particle" : "", "family" : "Fitzpatrick", "given" : "John", "non-dropping-particle" : "", "parse-names" : false, "suffix" : "" } ], "container-title" : "Journal of Applied Sport Psychology", "id" : "ITEM-1", "issue" : "1", "issued" : { "date-parts" : [ [ "2007", "2", "14" ] ] }, "page" : "116-124", "title" : "The Effect of Placebo-Induced Changes in Expectancies on Maximal Force Production in College Students", "type" : "article-journal", "volume" : "19" }, "uris" : [ "http://www.mendeley.com/documents/?uuid=6932ea9a-3220-4617-92b8-188774895a02" ] }, { "id" : "ITEM-2", "itemData" : { "DOI" : "10.1136/bjsports-2011-090536", "author" : [ { "dropping-particle" : "", "family" : "Barwood", "given" : "Martin James", "non-dropping-particle" : "", "parse-names" : false, "suffix" : "" }, { "dropping-particle" : "", "family" : "Corbett", "given" : "Jo", "non-dropping-particle" : "", "parse-names" : false, "suffix" : "" }, { "dropping-particle" : "", "family" : "White", "given" : "Danny", "non-dropping-particle" : "", "parse-names" : false, "suffix" : "" }, { "dropping-particle" : "", "family" : "James", "given" : "Jason", "non-dropping-particle" : "", "parse-names" : false, "suffix" : "" } ], "id" : "ITEM-2", "issued" : { "date-parts" : [ [ "2012" ] ] }, "page" : "936-942", "title" : "Early change in thermal perception is not a driver of anticipatory exercise pacing in the heat", "type" : "article-journal" }, "uris" : [ "http://www.mendeley.com/documents/?uuid=c974b953-9e4c-4e15-95d0-93735c6e41ed" ] } ], "mendeley" : { "previouslyFormattedCitation" : "(40,4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0,4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and pain manipulation</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3/jphysiol.2008.163303", "abstract" : "We investigated the role of somatosensory feedback from locomotor muscles on central motor drive (CMD) and the development of peripheral fatigue during high-intensity endurance exercise. In a double-blind, placebo-controlled design, eight cyclists randomly performed three 5 km time trials: control, interspinous ligament injection of saline (5K(Plac), L3-L4) or intrathecal fentanyl (5K(Fent), L3-L4) to impair cortical projection of opioid-mediated muscle afferents. Peripheral quadriceps fatigue was assessed via changes in force output pre- versus postexercise in response to supramaximal magnetic femoral nerve stimulation (DeltaQ(tw)). The CMD during the time trials was estimated via quadriceps electromyogram (iEMG). Fentanyl had no effect on quadriceps strength. Impairment of neural feedback from the locomotor muscles increased iEMG during the first 2.5 km of 5K(Fent) versus 5K(Plac) by 12 +/- 3% (P &lt; 0.05); during the second 2.5 km, iEMG was similar between trials. Power output was also 6 +/- 2% higher during the first and 11 +/- 2% lower during the second 2.5 km of 5K(Fent) versus 5K(Plac) (both P &lt; 0.05). Capillary blood lactate was higher (16.3 +/- 0.5 versus 12.6 +/- 1.0%) and arterial haemoglobin O(2) saturation was lower (89 +/- 1 versus 94 +/- 1%) during 5K(Fent) versus 5K(Plac). Exercise-induced DeltaQ(tw) was greater following 5K(Fent) versus 5K(Plac) (-46 +/- 2 versus -33 +/- 2%, P &lt; 0.001). Our results emphasize the critical role of somatosensory feedback from working muscles on the centrally mediated determination of CMD. Attenuated afferent feedback from exercising locomotor muscles results in an overshoot in CMD and power output normally chosen by the athlete, thereby causing a greater rate of accumulation of muscle metabolites and excessive development of peripheral muscle fatigue.", "author" : [ { "dropping-particle" : "", "family" : "Amann", "given" : "Markus", "non-dropping-particle" : "", "parse-names" : false, "suffix" : "" }, { "dropping-particle" : "", "family" : "Proctor", "given" : "Lester T", "non-dropping-particle" : "", "parse-names" : false, "suffix" : "" }, { "dropping-particle" : "", "family" : "Sebranek", "given" : "Joshua J", "non-dropping-particle" : "", "parse-names" : false, "suffix" : "" }, { "dropping-particle" : "", "family" : "Pegelow", "given" : "David F", "non-dropping-particle" : "", "parse-names" : false, "suffix" : "" }, { "dropping-particle" : "", "family" : "Dempsey", "given" : "Jerome a", "non-dropping-particle" : "", "parse-names" : false, "suffix" : "" } ], "container-title" : "The Journal of physiology", "id" : "ITEM-1", "issue" : "Pt 1", "issued" : { "date-parts" : [ [ "2009", "1", "15" ] ] }, "page" : "271-83", "title" : "Opioid-mediated muscle afferents inhibit central motor drive and limit peripheral muscle fatigue development in humans.", "type" : "article-journal", "volume" : "587" }, "uris" : [ "http://www.mendeley.com/documents/?uuid=94183e11-25b2-49dd-a81d-e189ed45c0b3" ] }, { "id" : "ITEM-2", "itemData" : { "DOI" : "10.1152/japplphysiol.00761.2009", "abstract" : "To establish whether acetaminophen improves performance of self-paced exercise through the reduction of perceived pain, 13 trained male cyclists performed a self-paced 10-mile (16.1 km) cycle time trial (TT) following the ingestion of either acetaminophen (ACT) or a placebo (PLA), administered in randomized double-blind design. TT were completed in a significantly faster time (t(12) = 2.55, P &lt; 0.05) under the ACT condition (26 min 15 s +/- 1 min 36 s vs. 26 min 45 s +/- 2 min 2 s). Power output (PO) was higher during the middle section of the TT in the ACT condition, resulting in a higher mean PO (P &lt; 0.05) (265 +/- 12 vs. 255 +/- 15 W). Blood lactate concentration (B[La]) and heart rate (HR) were higher in the ACT condition (B[La] = 6.1 +/- 2.9 mmol/l; HR = 87 +/- 7%max) than in the PLA condition (B[La] = 5.1 +/- 2.6 mmol/l; HR = 84 +/- 9%max) (P &lt; 0.05). No significant difference in rating of perceived exertion (ACT = 15.5 +/- 0.2; PLA = 15.7 +/- 0.2) or perceived pain (ACT = 5.6 +/- 0.2; PLA = 5.5 +/- 0.2) (P &gt; 0.05) was observed. Using acetaminophen, participants cycled at a higher mean PO, with an increased HR and B[La], but without changes in perceived pain or exertion. Consequently, completion time was significantly faster. These findings support the notion that exercise is regulated by pain perception, and increased pain tolerance can improve exercise capacity.", "author" : [ { "dropping-particle" : "", "family" : "Mauger", "given" : "Alexis R", "non-dropping-particle" : "", "parse-names" : false, "suffix" : "" }, { "dropping-particle" : "", "family" : "Jones", "given" : "Andrew M", "non-dropping-particle" : "", "parse-names" : false, "suffix" : "" }, { "dropping-particle" : "", "family" : "Williams", "given" : "Craig a", "non-dropping-particle" : "", "parse-names" : false, "suffix" : "" } ], "container-title" : "Journal of applied physiology (Bethesda, Md. : 1985)", "id" : "ITEM-2", "issue" : "1", "issued" : { "date-parts" : [ [ "2010", "1" ] ] }, "page" : "98-104", "title" : "Influence of acetaminophen on performance during time trial cycling.", "type" : "article-journal", "volume" : "108" }, "uris" : [ "http://www.mendeley.com/documents/?uuid=432ae47f-4d75-4f7b-8069-5b3f521d1d46" ] } ], "mendeley" : { "previouslyFormattedCitation" : "(42,4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2,4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with delimitation to the deception of performance, physiological and psychological variable feedback.</w:t>
      </w:r>
    </w:p>
    <w:p w:rsidR="00C17177" w:rsidRPr="00391B55" w:rsidRDefault="00C17177" w:rsidP="00C17177">
      <w:pPr>
        <w:pStyle w:val="NoSpacing"/>
        <w:spacing w:before="240" w:line="480" w:lineRule="auto"/>
        <w:jc w:val="both"/>
        <w:rPr>
          <w:rFonts w:ascii="Times New Roman" w:hAnsi="Times New Roman" w:cs="Times New Roman"/>
          <w:b/>
          <w:sz w:val="20"/>
          <w:szCs w:val="20"/>
        </w:rPr>
      </w:pPr>
      <w:r w:rsidRPr="00391B55">
        <w:rPr>
          <w:rFonts w:ascii="Times New Roman" w:hAnsi="Times New Roman" w:cs="Times New Roman"/>
          <w:b/>
          <w:sz w:val="20"/>
          <w:szCs w:val="20"/>
        </w:rPr>
        <w:t>2 Manipulation of Pre-exercise Expectations</w:t>
      </w:r>
    </w:p>
    <w:p w:rsidR="00C17177" w:rsidRPr="00391B55" w:rsidRDefault="00C17177" w:rsidP="00C17177">
      <w:pPr>
        <w:spacing w:before="240" w:after="0" w:line="480" w:lineRule="auto"/>
        <w:jc w:val="both"/>
        <w:rPr>
          <w:rFonts w:ascii="Times New Roman" w:hAnsi="Times New Roman" w:cs="Times New Roman"/>
          <w:sz w:val="20"/>
          <w:szCs w:val="20"/>
        </w:rPr>
      </w:pPr>
      <w:r w:rsidRPr="00391B55">
        <w:rPr>
          <w:rFonts w:ascii="Times New Roman" w:hAnsi="Times New Roman" w:cs="Times New Roman"/>
          <w:sz w:val="20"/>
          <w:szCs w:val="20"/>
        </w:rPr>
        <w:t>A number of deception studie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469-8986.2011.01330.x", "abstract" : "Effects of deception and expected duration on the rating of perceived exertion (RPE), affect, and heart rate (HR) were examined during treadmill (n=12) and cycling (n=8) exercise. Participants completed three conditions: (1) 20 MIN-exercise for 20 min, stop after 20 min; (2) 10 MIN-exercise for 10 min, in 10th min be told to exercise for 10 min more; and (3) UNKNOWN-no information about duration. Intensities were set at 70% and 65% of peak oxygen uptake for treadmill and cycling, respectively. RPE increased (treadmill) and affect decreased (treadmill and cycling) in the absence of changes in HR and oxygen uptake in the 10 MIN conditions. These changes suggest a disruption to a feed-forward/feedback system. The lower HR in the UNKNOWN conditions suggests a subconscious attempt to conserve energy when the duration of the exercise task is unknown.", "author" : [ { "dropping-particle" : "", "family" : "Eston", "given" : "Roger", "non-dropping-particle" : "", "parse-names" : false, "suffix" : "" }, { "dropping-particle" : "", "family" : "Stansfield", "given" : "Ralph", "non-dropping-particle" : "", "parse-names" : false, "suffix" : "" }, { "dropping-particle" : "", "family" : "Westoby", "given" : "Paul", "non-dropping-particle" : "", "parse-names" : false, "suffix" : "" }, { "dropping-particle" : "", "family" : "Parfitt", "given" : "Gaynor", "non-dropping-particle" : "", "parse-names" : false, "suffix" : "" } ], "container-title" : "Psychophysiology", "id" : "ITEM-1", "issue" : "4", "issued" : { "date-parts" : [ [ "2012", "4" ] ] }, "page" : "462-9", "title" : "Effect of deception and expected exercise duration on psychological and physiological variables during treadmill running and cycling.", "type" : "article-journal", "volume" : "49" }, "uris" : [ "http://www.mendeley.com/documents/?uuid=1b66031f-c4ef-4ffa-acf2-d9edf63b3b36" ] }, { "id" : "ITEM-2", "itemData" : { "DOI" : "10.1249/MSS.0b013e3181f6ee3b", "abstract" : "The anticipation of exercise-induced stress influences performance during continuous exercise. However, not all exercise is continuous. This study explores the influence of prior knowledge of sprint number on mechanical work, surface EMG, and RPE during repeated-sprint exercise (RSE).", "author" : [ { "dropping-particle" : "", "family" : "Billaut", "given" : "Fran\u00e7ois", "non-dropping-particle" : "", "parse-names" : false, "suffix" : "" }, { "dropping-particle" : "", "family" : "Bishop", "given" : "David J", "non-dropping-particle" : "", "parse-names" : false, "suffix" : "" }, { "dropping-particle" : "", "family" : "Schaerz", "given" : "Simon", "non-dropping-particle" : "", "parse-names" : false, "suffix" : "" }, { "dropping-particle" : "", "family" : "Noakes", "given" : "Timothy D", "non-dropping-particle" : "", "parse-names" : false, "suffix" : "" } ], "container-title" : "Medicine and science in sports and exercise", "id" : "ITEM-2", "issue" : "4", "issued" : { "date-parts" : [ [ "2011", "4" ] ] }, "page" : "665-72", "title" : "Influence of knowledge of sprint number on pacing during repeated-sprint exercise.", "type" : "article-journal", "volume" : "43" }, "uris" : [ "http://www.mendeley.com/documents/?uuid=947f8f05-82b5-45ef-b6f9-4812a7606409" ] }, { "id" : "ITEM-3", "itemData" : { "DOI" : "10.1136/bjsm.2004.016980", "abstract" : "To determine the effect of unknown exercise duration and an unexpected increase in exercise duration on rating of perceived exertion (RPE), affect, and running economy during treadmill running.", "author" : [ { "dropping-particle" : "", "family" : "Baden", "given" : "D a", "non-dropping-particle" : "", "parse-names" : false, "suffix" : "" }, { "dropping-particle" : "", "family" : "McLean", "given" : "T L", "non-dropping-particle" : "", "parse-names" : false, "suffix" : "" }, { "dropping-particle" : "", "family" : "Tucker", "given" : "R", "non-dropping-particle" : "", "parse-names" : false, "suffix" : "" }, { "dropping-particle" : "", "family" : "Noakes", "given" : "T D", "non-dropping-particle" : "", "parse-names" : false, "suffix" : "" }, { "dropping-particle" : "", "family" : "St Clair Gibson", "given" : "a", "non-dropping-particle" : "", "parse-names" : false, "suffix" : "" } ], "container-title" : "British journal of sports medicine", "id" : "ITEM-3", "issue" : "10", "issued" : { "date-parts" : [ [ "2005", "10" ] ] }, "page" : "742-6; discussion 742-6", "title" : "Effect of anticipation during unknown or unexpected exercise duration on rating of perceived exertion, affect, and physiological function.", "type" : "article-journal", "volume" : "39" }, "uris" : [ "http://www.mendeley.com/documents/?uuid=16f5fd9e-64f4-48b6-ac18-5ce8533f8ca2" ] }, { "id" : "ITEM-4", "itemData" : { "DOI" : "10.1249/MSS.0b013e3181854957", "abstract" : "To determine the importance of distance knowledge, distance feedback, and prior experience on the setting of a pacing strategy.", "author" : [ { "dropping-particle" : "", "family" : "Mauger", "given" : "Alexis R", "non-dropping-particle" : "", "parse-names" : false, "suffix" : "" }, { "dropping-particle" : "", "family" : "Jones", "given" : "Andrew M", "non-dropping-particle" : "", "parse-names" : false, "suffix" : "" }, { "dropping-particle" : "", "family" : "Williams", "given" : "Craig a", "non-dropping-particle" : "", "parse-names" : false, "suffix" : "" } ], "container-title" : "Medicine and science in sports and exercise", "id" : "ITEM-4", "issue" : "2", "issued" : { "date-parts" : [ [ "2009", "2" ] ] }, "page" : "451-8", "title" : "Influence of feedback and prior experience on pacing during a 4-km cycle time trial.", "type" : "article-journal", "volume" : "41" }, "uris" : [ "http://www.mendeley.com/documents/?uuid=a88d8aa8-a864-4562-a2d5-0c34e539738a" ] }, { "id" : "ITEM-5", "itemData" : { "DOI" : "10.1136/bjsports-2011-090257", "abstract" : "To determine the importance of the provision of external exercise information to the setting of the pacing strategy, in subjects unfamiliar with a cycling task.", "author" : [ { "dropping-particle" : "", "family" : "Williams", "given" : "C a", "non-dropping-particle" : "", "parse-names" : false, "suffix" : "" }, { "dropping-particle" : "", "family" : "Bailey", "given" : "S D", "non-dropping-particle" : "", "parse-names" : false, "suffix" : "" }, { "dropping-particle" : "", "family" : "Mauger", "given" : "a R", "non-dropping-particle" : "", "parse-names" : false, "suffix" : "" } ], "container-title" : "British journal of sports medicine", "id" : "ITEM-5", "issue" : "1", "issued" : { "date-parts" : [ [ "2012", "1" ] ] }, "page" : "49-53", "title" : "External exercise information provides no immediate additional performance benefit to untrained individuals in time trial cycling.", "type" : "article-journal", "volume" : "46" }, "uris" : [ "http://www.mendeley.com/documents/?uuid=7894986e-7203-4154-b963-6290d9af4922" ] } ], "mendeley" : { "previouslyFormattedCitation" : "(44\u201348)"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4–48]</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see Table 1) have manipulated the expectations of exercise prior to commencement, by providing false or no knowledge about the exercise endpoint. Theoretically, the deception of external feedback prior to exercise would cause physiological resources to be incorrectly allocated and create a discrepancy between the perceived and actual demands of the exercise. If the deception creates a situation where the duration of exercise is shorter than expected, then the participant will most likely not produce their best performance due to planning and executing a more conservative pacing strategy intended for a longer duration</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8.050799",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6" ] ] }, "page" : "392-400", "title" : "The anticipatory regulation of performance: the physiological basis for pacing strategies and the development of a perception-based model for exercise performance.", "type" : "article-journal", "volume" : "43" }, "uris" : [ "http://www.mendeley.com/documents/?uuid=7d71ad63-ff1c-4c8b-a118-96827e863629" ] } ], "mendeley" : { "previouslyFormattedCitation" : "(2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In contrast, if the participant is deceived such that the exercise duration is longer than expected, then premature fatigue, stopping, or significantly slowing down before the endpoint is the </w:t>
      </w:r>
      <w:r w:rsidRPr="00391B55">
        <w:rPr>
          <w:rFonts w:ascii="Times New Roman" w:hAnsi="Times New Roman" w:cs="Times New Roman"/>
          <w:sz w:val="20"/>
          <w:szCs w:val="20"/>
        </w:rPr>
        <w:lastRenderedPageBreak/>
        <w:t>more likely outcome. This final point has been evidenced by Ansley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01.MSS.0000113474.31529.C6", "abstract" : "This study assessed whether pacing strategies are adopted during supramaximal exercise bouts lasting longer than 30 s.", "author" : [ { "dropping-particle" : "", "family" : "Ansley", "given" : "Les", "non-dropping-particle" : "", "parse-names" : false, "suffix" : "" }, { "dropping-particle" : "", "family" : "Robson", "given" : "Paula J", "non-dropping-particle" : "", "parse-names" : false, "suffix" : "" }, { "dropping-particle" : "", "family" : "St Clair Gibson", "given" : "Alan", "non-dropping-particle" : "", "parse-names" : false, "suffix" : "" }, { "dropping-particle" : "", "family" : "Noakes", "given" : "Timothy D", "non-dropping-particle" : "", "parse-names" : false, "suffix" : "" } ], "container-title" : "Medicine and science in sports and exercise", "id" : "ITEM-1", "issue" : "2", "issued" : { "date-parts" : [ [ "2004", "2" ] ] }, "page" : "309-14", "title" : "Anticipatory pacing strategies during supramaximal exercise lasting longer than 30 s.", "type" : "article-journal", "volume" : "36" }, "uris" : [ "http://www.mendeley.com/documents/?uuid=860788b3-24a6-4ea6-a5bf-9081510671df" ] } ], "mendeley" : { "previouslyFormattedCitation" : "(8)"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8]</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who showed that cyclists expecting a 30-second Wingate test, but unknowingly performed a 36-second Wingate test, had a lower 30-36-second power output compared to the final six seconds of a correctly informed 30-second test. Such findings lend support for the notion of teleoanticipation in which knowledge of the endpoint, known as the ‘anchor point’, has a crucial role in the anticipatory setting of the pac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This article examines how pacing strategies during exercise are controlled by information processing between the brain and peripheral physiological systems. It is suggested that, although several different pacing strategies can be used by athletes for events of different distance or duration, the underlying principle of how these different overall pacing strategies are controlled is similar. Perhaps the most important factor allowing the establishment of a pacing strategy is knowledge of the endpoint of a particular event. The brain centre controlling pace incorporates knowledge of the endpoint into an algorithm, together with memory of prior events of similar distance or duration, and knowledge of external (environmental) and internal (metabolic) conditions to set a particular optimal pacing strategy for a particular exercise bout. It is proposed that an internal clock, which appears to use scalar rather than absolute time scales, is used by the brain to generate knowledge of the duration or distance still to be covered, so that power output and metabolic rate can be altered appropriately throughout an event of a particular duration or distance. Although the initial pace is set at the beginning of an event in a feedforward manner, no event or internal physiological state will be identical to what has occurred previously. Therefore, continuous adjustments to the power output in the context of the overall pacing strategy occur throughout the exercise bout using feedback information from internal and external receptors. These continuous adjustments in power output require a specific length of time for afferent information to be assessed by the brain's pace control algorithm, and for efferent neural commands to be generated, and we suggest that it is this time lag that crates the fluctuations in power output that occur during an exercise bout. These non-monotonic changes in power output during exercise, associated with information processing between the brain and peripheral physiological systems, are crucial to maintain the overall pacing strategy chosen by the brain algorithm of each athlete at the start of the exercise bout.", "author" : [ { "dropping-particle" : "", "family" : "St Clair Gibson", "given" : "Alan", "non-dropping-particle" : "", "parse-names" : false, "suffix" : "" }, { "dropping-particle" : "V", "family" : "Lambert", "given" : "Estelle", "non-dropping-particle" : "", "parse-names" : false, "suffix" : "" }, { "dropping-particle" : "", "family" : "Rauch", "given" : "Laurie H G", "non-dropping-particle" : "", "parse-names" : false, "suffix" : "" }, { "dropping-particle" : "", "family" : "Tucker", "given" : "Ross", "non-dropping-particle" : "", "parse-names" : false, "suffix" : "" }, { "dropping-particle" : "", "family" : "Baden", "given" : "Denise a", "non-dropping-particle" : "", "parse-names" : false, "suffix" : "" }, { "dropping-particle" : "", "family" : "Foster", "given" : "Carl", "non-dropping-particle" : "", "parse-names" : false, "suffix" : "" }, { "dropping-particle" : "", "family" : "Noakes", "given" : "Timothy D", "non-dropping-particle" : "", "parse-names" : false, "suffix" : "" } ], "container-title" : "Sports medicine (Auckland, N.Z.)", "id" : "ITEM-1", "issue" : "8", "issued" : { "date-parts" : [ [ "2006", "1" ] ] }, "page" : "705-22", "title" : "The role of information processing between the brain and peripheral physiological systems in pacing and perception of effort.", "type" : "article-journal", "volume" : "36" }, "uris" : [ "http://www.mendeley.com/documents/?uuid=6c5c1c26-94cc-46b3-8fdc-31cdb87359fc" ] } ], "mendeley" : { "previouslyFormattedCitation" : "(15)"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5]</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w:t>
      </w:r>
      <w:r w:rsidRPr="00391B55">
        <w:rPr>
          <w:rFonts w:ascii="Times New Roman" w:hAnsi="Times New Roman" w:cs="Times New Roman"/>
          <w:i/>
          <w:sz w:val="20"/>
          <w:szCs w:val="20"/>
        </w:rPr>
        <w:t xml:space="preserve"> </w:t>
      </w:r>
      <w:r w:rsidRPr="00391B55">
        <w:rPr>
          <w:rFonts w:ascii="Times New Roman" w:hAnsi="Times New Roman" w:cs="Times New Roman"/>
          <w:sz w:val="20"/>
          <w:szCs w:val="20"/>
        </w:rPr>
        <w:t>Teleoanticipation has also been evidenced in multiple studies investigating the effect of unknown durations of exercise on performanc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469-8986.2011.01330.x", "abstract" : "Effects of deception and expected duration on the rating of perceived exertion (RPE), affect, and heart rate (HR) were examined during treadmill (n=12) and cycling (n=8) exercise. Participants completed three conditions: (1) 20 MIN-exercise for 20 min, stop after 20 min; (2) 10 MIN-exercise for 10 min, in 10th min be told to exercise for 10 min more; and (3) UNKNOWN-no information about duration. Intensities were set at 70% and 65% of peak oxygen uptake for treadmill and cycling, respectively. RPE increased (treadmill) and affect decreased (treadmill and cycling) in the absence of changes in HR and oxygen uptake in the 10 MIN conditions. These changes suggest a disruption to a feed-forward/feedback system. The lower HR in the UNKNOWN conditions suggests a subconscious attempt to conserve energy when the duration of the exercise task is unknown.", "author" : [ { "dropping-particle" : "", "family" : "Eston", "given" : "Roger", "non-dropping-particle" : "", "parse-names" : false, "suffix" : "" }, { "dropping-particle" : "", "family" : "Stansfield", "given" : "Ralph", "non-dropping-particle" : "", "parse-names" : false, "suffix" : "" }, { "dropping-particle" : "", "family" : "Westoby", "given" : "Paul", "non-dropping-particle" : "", "parse-names" : false, "suffix" : "" }, { "dropping-particle" : "", "family" : "Parfitt", "given" : "Gaynor", "non-dropping-particle" : "", "parse-names" : false, "suffix" : "" } ], "container-title" : "Psychophysiology", "id" : "ITEM-1", "issue" : "4", "issued" : { "date-parts" : [ [ "2012", "4" ] ] }, "page" : "462-9", "title" : "Effect of deception and expected exercise duration on psychological and physiological variables during treadmill running and cycling.", "type" : "article-journal", "volume" : "49" }, "uris" : [ "http://www.mendeley.com/documents/?uuid=1b66031f-c4ef-4ffa-acf2-d9edf63b3b36" ] }, { "id" : "ITEM-2", "itemData" : { "DOI" : "10.1136/bjsports-2011-090257", "abstract" : "To determine the importance of the provision of external exercise information to the setting of the pacing strategy, in subjects unfamiliar with a cycling task.", "author" : [ { "dropping-particle" : "", "family" : "Williams", "given" : "C a", "non-dropping-particle" : "", "parse-names" : false, "suffix" : "" }, { "dropping-particle" : "", "family" : "Bailey", "given" : "S D", "non-dropping-particle" : "", "parse-names" : false, "suffix" : "" }, { "dropping-particle" : "", "family" : "Mauger", "given" : "a R", "non-dropping-particle" : "", "parse-names" : false, "suffix" : "" } ], "container-title" : "British journal of sports medicine", "id" : "ITEM-2", "issue" : "1", "issued" : { "date-parts" : [ [ "2012", "1" ] ] }, "page" : "49-53", "title" : "External exercise information provides no immediate additional performance benefit to untrained individuals in time trial cycling.", "type" : "article-journal", "volume" : "46" }, "uris" : [ "http://www.mendeley.com/documents/?uuid=7894986e-7203-4154-b963-6290d9af4922" ] }, { "id" : "ITEM-3", "itemData" : { "DOI" : "10.1249/MSS.0b013e3181f6ee3b", "abstract" : "The anticipation of exercise-induced stress influences performance during continuous exercise. However, not all exercise is continuous. This study explores the influence of prior knowledge of sprint number on mechanical work, surface EMG, and RPE during repeated-sprint exercise (RSE).", "author" : [ { "dropping-particle" : "", "family" : "Billaut", "given" : "Fran\u00e7ois", "non-dropping-particle" : "", "parse-names" : false, "suffix" : "" }, { "dropping-particle" : "", "family" : "Bishop", "given" : "David J", "non-dropping-particle" : "", "parse-names" : false, "suffix" : "" }, { "dropping-particle" : "", "family" : "Schaerz", "given" : "Simon", "non-dropping-particle" : "", "parse-names" : false, "suffix" : "" }, { "dropping-particle" : "", "family" : "Noakes", "given" : "Timothy D", "non-dropping-particle" : "", "parse-names" : false, "suffix" : "" } ], "container-title" : "Medicine and science in sports and exercise", "id" : "ITEM-3", "issue" : "4", "issued" : { "date-parts" : [ [ "2011", "4" ] ] }, "page" : "665-72", "title" : "Influence of knowledge of sprint number on pacing during repeated-sprint exercise.", "type" : "article-journal", "volume" : "43" }, "uris" : [ "http://www.mendeley.com/documents/?uuid=947f8f05-82b5-45ef-b6f9-4812a7606409" ] }, { "id" : "ITEM-4", "itemData" : { "DOI" : "10.1249/MSS.0b013e3181854957", "abstract" : "To determine the importance of distance knowledge, distance feedback, and prior experience on the setting of a pacing strategy.", "author" : [ { "dropping-particle" : "", "family" : "Mauger", "given" : "Alexis R", "non-dropping-particle" : "", "parse-names" : false, "suffix" : "" }, { "dropping-particle" : "", "family" : "Jones", "given" : "Andrew M", "non-dropping-particle" : "", "parse-names" : false, "suffix" : "" }, { "dropping-particle" : "", "family" : "Williams", "given" : "Craig a", "non-dropping-particle" : "", "parse-names" : false, "suffix" : "" } ], "container-title" : "Medicine and science in sports and exercise", "id" : "ITEM-4", "issue" : "2", "issued" : { "date-parts" : [ [ "2009", "2" ] ] }, "page" : "451-8", "title" : "Influence of feedback and prior experience on pacing during a 4-km cycle time trial.", "type" : "article-journal", "volume" : "41" }, "uris" : [ "http://www.mendeley.com/documents/?uuid=a88d8aa8-a864-4562-a2d5-0c34e539738a" ] }, { "id" : "ITEM-5", "itemData" : { "DOI" : "10.1136/bjsm.2004.016980", "abstract" : "To determine the effect of unknown exercise duration and an unexpected increase in exercise duration on rating of perceived exertion (RPE), affect, and running economy during treadmill running.", "author" : [ { "dropping-particle" : "", "family" : "Baden", "given" : "D a", "non-dropping-particle" : "", "parse-names" : false, "suffix" : "" }, { "dropping-particle" : "", "family" : "McLean", "given" : "T L", "non-dropping-particle" : "", "parse-names" : false, "suffix" : "" }, { "dropping-particle" : "", "family" : "Tucker", "given" : "R", "non-dropping-particle" : "", "parse-names" : false, "suffix" : "" }, { "dropping-particle" : "", "family" : "Noakes", "given" : "T D", "non-dropping-particle" : "", "parse-names" : false, "suffix" : "" }, { "dropping-particle" : "", "family" : "St Clair Gibson", "given" : "a", "non-dropping-particle" : "", "parse-names" : false, "suffix" : "" } ], "container-title" : "British journal of sports medicine", "id" : "ITEM-5", "issue" : "10", "issued" : { "date-parts" : [ [ "2005", "10" ] ] }, "page" : "742-6; discussion 742-6", "title" : "Effect of anticipation during unknown or unexpected exercise duration on rating of perceived exertion, affect, and physiological function.", "type" : "article-journal", "volume" : "39" }, "uris" : [ "http://www.mendeley.com/documents/?uuid=16f5fd9e-64f4-48b6-ac18-5ce8533f8ca2" ] } ], "mendeley" : { "previouslyFormattedCitation" : "(44\u201348)"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4–48]</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ese studies have investigated the importance of this prior knowledge of exercise duration and the empirical evidence of this theory during fixed-intensity treadmill exercis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469-8986.2011.01330.x", "abstract" : "Effects of deception and expected duration on the rating of perceived exertion (RPE), affect, and heart rate (HR) were examined during treadmill (n=12) and cycling (n=8) exercise. Participants completed three conditions: (1) 20 MIN-exercise for 20 min, stop after 20 min; (2) 10 MIN-exercise for 10 min, in 10th min be told to exercise for 10 min more; and (3) UNKNOWN-no information about duration. Intensities were set at 70% and 65% of peak oxygen uptake for treadmill and cycling, respectively. RPE increased (treadmill) and affect decreased (treadmill and cycling) in the absence of changes in HR and oxygen uptake in the 10 MIN conditions. These changes suggest a disruption to a feed-forward/feedback system. The lower HR in the UNKNOWN conditions suggests a subconscious attempt to conserve energy when the duration of the exercise task is unknown.", "author" : [ { "dropping-particle" : "", "family" : "Eston", "given" : "Roger", "non-dropping-particle" : "", "parse-names" : false, "suffix" : "" }, { "dropping-particle" : "", "family" : "Stansfield", "given" : "Ralph", "non-dropping-particle" : "", "parse-names" : false, "suffix" : "" }, { "dropping-particle" : "", "family" : "Westoby", "given" : "Paul", "non-dropping-particle" : "", "parse-names" : false, "suffix" : "" }, { "dropping-particle" : "", "family" : "Parfitt", "given" : "Gaynor", "non-dropping-particle" : "", "parse-names" : false, "suffix" : "" } ], "container-title" : "Psychophysiology", "id" : "ITEM-1", "issue" : "4", "issued" : { "date-parts" : [ [ "2012", "4" ] ] }, "page" : "462-9", "title" : "Effect of deception and expected exercise duration on psychological and physiological variables during treadmill running and cycling.", "type" : "article-journal", "volume" : "49" }, "uris" : [ "http://www.mendeley.com/documents/?uuid=1b66031f-c4ef-4ffa-acf2-d9edf63b3b36" ] }, { "id" : "ITEM-2", "itemData" : { "DOI" : "10.1136/bjsm.2004.016980", "abstract" : "To determine the effect of unknown exercise duration and an unexpected increase in exercise duration on rating of perceived exertion (RPE), affect, and running economy during treadmill running.", "author" : [ { "dropping-particle" : "", "family" : "Baden", "given" : "D a", "non-dropping-particle" : "", "parse-names" : false, "suffix" : "" }, { "dropping-particle" : "", "family" : "McLean", "given" : "T L", "non-dropping-particle" : "", "parse-names" : false, "suffix" : "" }, { "dropping-particle" : "", "family" : "Tucker", "given" : "R", "non-dropping-particle" : "", "parse-names" : false, "suffix" : "" }, { "dropping-particle" : "", "family" : "Noakes", "given" : "T D", "non-dropping-particle" : "", "parse-names" : false, "suffix" : "" }, { "dropping-particle" : "", "family" : "St Clair Gibson", "given" : "a", "non-dropping-particle" : "", "parse-names" : false, "suffix" : "" } ], "container-title" : "British journal of sports medicine", "id" : "ITEM-2", "issue" : "10", "issued" : { "date-parts" : [ [ "2005", "10" ] ] }, "page" : "742-6; discussion 742-6", "title" : "Effect of anticipation during unknown or unexpected exercise duration on rating of perceived exertion, affect, and physiological function.", "type" : "article-journal", "volume" : "39" }, "uris" : [ "http://www.mendeley.com/documents/?uuid=16f5fd9e-64f4-48b6-ac18-5ce8533f8ca2" ] } ], "mendeley" : { "previouslyFormattedCitation" : "(44,46)"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4,46]</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fixed-intensity cycling exercis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469-8986.2011.01330.x", "abstract" : "Effects of deception and expected duration on the rating of perceived exertion (RPE), affect, and heart rate (HR) were examined during treadmill (n=12) and cycling (n=8) exercise. Participants completed three conditions: (1) 20 MIN-exercise for 20 min, stop after 20 min; (2) 10 MIN-exercise for 10 min, in 10th min be told to exercise for 10 min more; and (3) UNKNOWN-no information about duration. Intensities were set at 70% and 65% of peak oxygen uptake for treadmill and cycling, respectively. RPE increased (treadmill) and affect decreased (treadmill and cycling) in the absence of changes in HR and oxygen uptake in the 10 MIN conditions. These changes suggest a disruption to a feed-forward/feedback system. The lower HR in the UNKNOWN conditions suggests a subconscious attempt to conserve energy when the duration of the exercise task is unknown.", "author" : [ { "dropping-particle" : "", "family" : "Eston", "given" : "Roger", "non-dropping-particle" : "", "parse-names" : false, "suffix" : "" }, { "dropping-particle" : "", "family" : "Stansfield", "given" : "Ralph", "non-dropping-particle" : "", "parse-names" : false, "suffix" : "" }, { "dropping-particle" : "", "family" : "Westoby", "given" : "Paul", "non-dropping-particle" : "", "parse-names" : false, "suffix" : "" }, { "dropping-particle" : "", "family" : "Parfitt", "given" : "Gaynor", "non-dropping-particle" : "", "parse-names" : false, "suffix" : "" } ], "container-title" : "Psychophysiology", "id" : "ITEM-1", "issue" : "4", "issued" : { "date-parts" : [ [ "2012", "4" ] ] }, "page" : "462-9", "title" : "Effect of deception and expected exercise duration on psychological and physiological variables during treadmill running and cycling.", "type" : "article-journal", "volume" : "49" }, "uris" : [ "http://www.mendeley.com/documents/?uuid=1b66031f-c4ef-4ffa-acf2-d9edf63b3b36" ] } ], "mendeley" : { "previouslyFormattedCitation" : "(44)"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4]</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nd repeated cycling sprint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1f6ee3b", "abstract" : "The anticipation of exercise-induced stress influences performance during continuous exercise. However, not all exercise is continuous. This study explores the influence of prior knowledge of sprint number on mechanical work, surface EMG, and RPE during repeated-sprint exercise (RSE).", "author" : [ { "dropping-particle" : "", "family" : "Billaut", "given" : "Fran\u00e7ois", "non-dropping-particle" : "", "parse-names" : false, "suffix" : "" }, { "dropping-particle" : "", "family" : "Bishop", "given" : "David J", "non-dropping-particle" : "", "parse-names" : false, "suffix" : "" }, { "dropping-particle" : "", "family" : "Schaerz", "given" : "Simon", "non-dropping-particle" : "", "parse-names" : false, "suffix" : "" }, { "dropping-particle" : "", "family" : "Noakes", "given" : "Timothy D", "non-dropping-particle" : "", "parse-names" : false, "suffix" : "" } ], "container-title" : "Medicine and science in sports and exercise", "id" : "ITEM-1", "issue" : "4", "issued" : { "date-parts" : [ [ "2011", "4" ] ] }, "page" : "665-72", "title" : "Influence of knowledge of sprint number on pacing during repeated-sprint exercise.", "type" : "article-journal", "volume" : "43" }, "uris" : [ "http://www.mendeley.com/documents/?uuid=947f8f05-82b5-45ef-b6f9-4812a7606409" ] } ], "mendeley" : { "previouslyFormattedCitation" : "(45)"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5]</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w:t>
      </w:r>
    </w:p>
    <w:p w:rsidR="00C17177" w:rsidRPr="00391B55" w:rsidRDefault="00C17177" w:rsidP="00C17177">
      <w:pPr>
        <w:pStyle w:val="NoSpacing"/>
        <w:spacing w:before="240" w:after="240" w:line="480" w:lineRule="auto"/>
        <w:jc w:val="both"/>
        <w:rPr>
          <w:rFonts w:ascii="Times New Roman" w:hAnsi="Times New Roman" w:cs="Times New Roman"/>
          <w:sz w:val="20"/>
          <w:szCs w:val="20"/>
        </w:rPr>
      </w:pPr>
      <w:r w:rsidRPr="00391B55">
        <w:rPr>
          <w:rFonts w:ascii="Times New Roman" w:hAnsi="Times New Roman" w:cs="Times New Roman"/>
          <w:sz w:val="20"/>
          <w:szCs w:val="20"/>
        </w:rPr>
        <w:t>2.1 Open-loop Exercise</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Without prior knowledge of the distance of the exercise, the exercise is open-loop and this anchor point cannot be used to pre-set an optimal work-rate. In open-loop exercise, the role of previous experience is one of ensuring completion of the exercise rather than optimal performance. Rather than setting an end-point determined RPE trajectory, in open-loop exercise experience will be used to select a work-rate and associated performance template whereby RPE remains in a steady-state at a level the individual believes they can tolerate for protracted periods of time. Consequently, a lower work-rate and more conservative pace are expected during open-loop compared to equivalent duration closed-loop tasks. Crucially, this strategy improves the odds of completing the exercise of an unspecified duration, with participants attempting to complete the exercise more efficiently and conserve physiological resources by selecting a work-rate at a lower intensity and metabolic demand</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600-0838.2010.01233.x", "abstract" : "This study assessed the effect of distance feedback on athletic performance, physiological and perceptual markers and the pacing strategies utilized during treadmill exercise. Thirteen men completed four self-paced 6 km treadmill time trials with either accurate, inaccurate or no distance feedback (NF). Inaccurate time trials involved participants receiving premature (PF) or delayed (DF) feedback, before or following the completion of each kilometer. The provision of accurate or inaccurate distance feedback (PF, DF) did not moderate the completion time or the rate of change in the ratings of perceived exertion (P&gt;0.05). However, completion times were significantly slower when exercising with no distance feedback (P&lt;0.001). Heart rate (HR), oxygen uptake (VO2) and running velocity all increased during the conditions (P&lt;0.001). A significantly lower VO2 (up to 7%) and HR (up to 6%) were observed during NF. This study has demonstrated that athletic performance and perceptual and physiological responses are unaffected by inaccurate distance feedback. However, the study indicates that individuals may exercise at a lower metabolic intensity when running without distance feedback.", "author" : [ { "dropping-particle" : "", "family" : "Faulkner", "given" : "J", "non-dropping-particle" : "", "parse-names" : false, "suffix" : "" }, { "dropping-particle" : "", "family" : "Arnold", "given" : "T", "non-dropping-particle" : "", "parse-names" : false, "suffix" : "" }, { "dropping-particle" : "", "family" : "Eston", "given" : "R", "non-dropping-particle" : "", "parse-names" : false, "suffix" : "" } ], "container-title" : "Scandinavian journal of medicine &amp; science in sports", "id" : "ITEM-1", "issue" : "6", "issued" : { "date-parts" : [ [ "2011", "12" ] ] }, "page" : "e176-83", "title" : "Effect of accurate and inaccurate distance feedback on performance markers and pacing strategies during running.", "type" : "article-journal", "volume" : "21" }, "uris" : [ "http://www.mendeley.com/documents/?uuid=c77cc60b-8427-4188-a908-54c53fbf32d8" ] } ], "mendeley" : { "previouslyFormattedCitation" : "(1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is is to ensure a sufficient reserve capacity is maintained in order to avoid premature fatigue and failure to complete the exercise in the anticipation of a longer duration</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9.057562", "author" : [ { "dropping-particle" : "", "family" : "Tucker", "given" : "R", "non-dropping-particle" : "", "parse-names" : false, "suffix" : "" }, { "dropping-particle" : "", "family" : "Noakes", "given" : "T D", "non-dropping-particle" : "", "parse-names" : false, "suffix" : "" } ], "container-title" : "Br J Sports Med", "id" : "ITEM-1", "issued" : { "date-parts" : [ [ "2009" ] ] }, "page" : "1-10", "title" : "The physiological regulation of pacing strategy during exercise : a critical review", "type" : "article-journal" }, "uris" : [ "http://www.mendeley.com/documents/?uuid=40feeffe-df14-4adb-909e-3a0e03602dcb" ] } ], "mendeley" : { "previouslyFormattedCitation" : "(14)"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4]</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lastRenderedPageBreak/>
        <w:t>During exercise of a fixed work-rate, pacing strategy cannot be altered via changes in work-rate, therefore in these situations, the effects of knowledge of duration on physiological and psychological responses are examined. Oxygen uptake, heart rate and other physiological variables may be measured to assess the efficiency of performance, and measures of RPE and affect reflect the cognitive sensations experienced. Baden et al.’s study</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4.016980", "abstract" : "To determine the effect of unknown exercise duration and an unexpected increase in exercise duration on rating of perceived exertion (RPE), affect, and running economy during treadmill running.", "author" : [ { "dropping-particle" : "", "family" : "Baden", "given" : "D a", "non-dropping-particle" : "", "parse-names" : false, "suffix" : "" }, { "dropping-particle" : "", "family" : "McLean", "given" : "T L", "non-dropping-particle" : "", "parse-names" : false, "suffix" : "" }, { "dropping-particle" : "", "family" : "Tucker", "given" : "R", "non-dropping-particle" : "", "parse-names" : false, "suffix" : "" }, { "dropping-particle" : "", "family" : "Noakes", "given" : "T D", "non-dropping-particle" : "", "parse-names" : false, "suffix" : "" }, { "dropping-particle" : "", "family" : "St Clair Gibson", "given" : "a", "non-dropping-particle" : "", "parse-names" : false, "suffix" : "" } ], "container-title" : "British journal of sports medicine", "id" : "ITEM-1", "issue" : "10", "issued" : { "date-parts" : [ [ "2005", "10" ] ] }, "page" : "742-6; discussion 742-6", "title" : "Effect of anticipation during unknown or unexpected exercise duration on rating of perceived exertion, affect, and physiological function.", "type" : "article-journal", "volume" : "39" }, "uris" : [ "http://www.mendeley.com/documents/?uuid=16f5fd9e-64f4-48b6-ac18-5ce8533f8ca2" ] } ], "mendeley" : { "previouslyFormattedCitation" : "(46)"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6]</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found that in a 20-minute treadmill exercise bout at a fixed intensity of 75% of peak speed, oxygen uptake was lower in the latter half of a trial in which the duration was unknown compared to a trial where the duration was known. Therefore a greater running economy and more efficient performance due to the uncertainty of the exercise provide support for Tucker’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8.050799",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6" ] ] }, "page" : "392-400", "title" : "The anticipatory regulation of performance: the physiological basis for pacing strategies and the development of a perception-based model for exercise performance.", "type" : "article-journal", "volume" : "43" }, "uris" : [ "http://www.mendeley.com/documents/?uuid=7d71ad63-ff1c-4c8b-a118-96827e863629" ] } ], "mendeley" : { "previouslyFormattedCitation" : "(2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model. However, the mechanisms by which efficiency was enhanced are currently unknown as no differences in RPE, heart rate or stride frequency were found between the unknown and known conditions. Contrasting results were found by Eston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469-8986.2011.01330.x", "abstract" : "Effects of deception and expected duration on the rating of perceived exertion (RPE), affect, and heart rate (HR) were examined during treadmill (n=12) and cycling (n=8) exercise. Participants completed three conditions: (1) 20 MIN-exercise for 20 min, stop after 20 min; (2) 10 MIN-exercise for 10 min, in 10th min be told to exercise for 10 min more; and (3) UNKNOWN-no information about duration. Intensities were set at 70% and 65% of peak oxygen uptake for treadmill and cycling, respectively. RPE increased (treadmill) and affect decreased (treadmill and cycling) in the absence of changes in HR and oxygen uptake in the 10 MIN conditions. These changes suggest a disruption to a feed-forward/feedback system. The lower HR in the UNKNOWN conditions suggests a subconscious attempt to conserve energy when the duration of the exercise task is unknown.", "author" : [ { "dropping-particle" : "", "family" : "Eston", "given" : "Roger", "non-dropping-particle" : "", "parse-names" : false, "suffix" : "" }, { "dropping-particle" : "", "family" : "Stansfield", "given" : "Ralph", "non-dropping-particle" : "", "parse-names" : false, "suffix" : "" }, { "dropping-particle" : "", "family" : "Westoby", "given" : "Paul", "non-dropping-particle" : "", "parse-names" : false, "suffix" : "" }, { "dropping-particle" : "", "family" : "Parfitt", "given" : "Gaynor", "non-dropping-particle" : "", "parse-names" : false, "suffix" : "" } ], "container-title" : "Psychophysiology", "id" : "ITEM-1", "issue" : "4", "issued" : { "date-parts" : [ [ "2012", "4" ] ] }, "page" : "462-9", "title" : "Effect of deception and expected exercise duration on psychological and physiological variables during treadmill running and cycling.", "type" : "article-journal", "volume" : "49" }, "uris" : [ "http://www.mendeley.com/documents/?uuid=1b66031f-c4ef-4ffa-acf2-d9edf63b3b36" ] } ], "mendeley" : { "previouslyFormattedCitation" : "(44)"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4]</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who replicated the study by Baden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4.016980", "abstract" : "To determine the effect of unknown exercise duration and an unexpected increase in exercise duration on rating of perceived exertion (RPE), affect, and running economy during treadmill running.", "author" : [ { "dropping-particle" : "", "family" : "Baden", "given" : "D a", "non-dropping-particle" : "", "parse-names" : false, "suffix" : "" }, { "dropping-particle" : "", "family" : "McLean", "given" : "T L", "non-dropping-particle" : "", "parse-names" : false, "suffix" : "" }, { "dropping-particle" : "", "family" : "Tucker", "given" : "R", "non-dropping-particle" : "", "parse-names" : false, "suffix" : "" }, { "dropping-particle" : "", "family" : "Noakes", "given" : "T D", "non-dropping-particle" : "", "parse-names" : false, "suffix" : "" }, { "dropping-particle" : "", "family" : "St Clair Gibson", "given" : "a", "non-dropping-particle" : "", "parse-names" : false, "suffix" : "" } ], "container-title" : "British journal of sports medicine", "id" : "ITEM-1", "issue" : "10", "issued" : { "date-parts" : [ [ "2005", "10" ] ] }, "page" : "742-6; discussion 742-6", "title" : "Effect of anticipation during unknown or unexpected exercise duration on rating of perceived exertion, affect, and physiological function.", "type" : "article-journal", "volume" : "39" }, "uris" : [ "http://www.mendeley.com/documents/?uuid=16f5fd9e-64f4-48b6-ac18-5ce8533f8ca2" ] } ], "mendeley" : { "previouslyFormattedCitation" : "(46)"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6]</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nd also used a comparative cycling protocol. In both treadmill and cycling protocols, no differences in oxygen uptake between the unknown and known conditions were found, where treadmill speed and cycling power output were constant, indicating that economy was similar. However, whilst RPE was lower in the unknown condition in the treadmill protocol, supporting the central control of fixed work-rate exercise regulation via RPE, interestingly</w:t>
      </w:r>
      <w:r w:rsidRPr="00391B55">
        <w:rPr>
          <w:rFonts w:ascii="Times New Roman" w:hAnsi="Times New Roman" w:cs="Times New Roman"/>
          <w:i/>
          <w:sz w:val="20"/>
          <w:szCs w:val="20"/>
        </w:rPr>
        <w:t xml:space="preserve"> </w:t>
      </w:r>
      <w:r w:rsidRPr="00391B55">
        <w:rPr>
          <w:rFonts w:ascii="Times New Roman" w:hAnsi="Times New Roman" w:cs="Times New Roman"/>
          <w:sz w:val="20"/>
          <w:szCs w:val="20"/>
        </w:rPr>
        <w:t>the same difference was not found in the cycling protocol. This finding was supported by Billaut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1f6ee3b", "abstract" : "The anticipation of exercise-induced stress influences performance during continuous exercise. However, not all exercise is continuous. This study explores the influence of prior knowledge of sprint number on mechanical work, surface EMG, and RPE during repeated-sprint exercise (RSE).", "author" : [ { "dropping-particle" : "", "family" : "Billaut", "given" : "Fran\u00e7ois", "non-dropping-particle" : "", "parse-names" : false, "suffix" : "" }, { "dropping-particle" : "", "family" : "Bishop", "given" : "David J", "non-dropping-particle" : "", "parse-names" : false, "suffix" : "" }, { "dropping-particle" : "", "family" : "Schaerz", "given" : "Simon", "non-dropping-particle" : "", "parse-names" : false, "suffix" : "" }, { "dropping-particle" : "", "family" : "Noakes", "given" : "Timothy D", "non-dropping-particle" : "", "parse-names" : false, "suffix" : "" } ], "container-title" : "Medicine and science in sports and exercise", "id" : "ITEM-1", "issue" : "4", "issued" : { "date-parts" : [ [ "2011", "4" ] ] }, "page" : "665-72", "title" : "Influence of knowledge of sprint number on pacing during repeated-sprint exercise.", "type" : "article-journal", "volume" : "43" }, "uris" : [ "http://www.mendeley.com/documents/?uuid=947f8f05-82b5-45ef-b6f9-4812a7606409" ] } ], "mendeley" : { "previouslyFormattedCitation" : "(45)"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5]</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who used a repeated sprint cycling protocol and also found no differences in RPE between trials where participants were not informed how many sprints they would be completing in comparison to an accurately informed trial. The finding of a lower accumulation of work over the ten, six second sprints in the unknown condition supports theory of self-paced exercis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8.050799",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6" ] ] }, "page" : "392-400", "title" : "The anticipatory regulation of performance: the physiological basis for pacing strategies and the development of a perception-based model for exercise performance.", "type" : "article-journal", "volume" : "43" }, "uris" : [ "http://www.mendeley.com/documents/?uuid=7d71ad63-ff1c-4c8b-a118-96827e863629" ] } ], "mendeley" : { "previouslyFormattedCitation" : "(2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where work-rate is expected to be set more conservatively. The inconsistency in the findings of RPE responses in open-loop exercise may be explained by differences in participant characteristics. As the endpoint </w:t>
      </w:r>
      <w:r w:rsidRPr="00391B55">
        <w:rPr>
          <w:rFonts w:ascii="Times New Roman" w:hAnsi="Times New Roman" w:cs="Times New Roman"/>
          <w:sz w:val="20"/>
          <w:szCs w:val="20"/>
        </w:rPr>
        <w:lastRenderedPageBreak/>
        <w:t>is unknown, the RPE template will be set based on previous experienc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8.050799",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6" ] ] }, "page" : "392-400", "title" : "The anticipatory regulation of performance: the physiological basis for pacing strategies and the development of a perception-based model for exercise performance.", "type" : "article-journal", "volume" : "43" }, "uris" : [ "http://www.mendeley.com/documents/?uuid=7d71ad63-ff1c-4c8b-a118-96827e863629" ] } ], "mendeley" : { "previouslyFormattedCitation" : "(2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which varied between these studie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469-8986.2011.01330.x", "abstract" : "Effects of deception and expected duration on the rating of perceived exertion (RPE), affect, and heart rate (HR) were examined during treadmill (n=12) and cycling (n=8) exercise. Participants completed three conditions: (1) 20 MIN-exercise for 20 min, stop after 20 min; (2) 10 MIN-exercise for 10 min, in 10th min be told to exercise for 10 min more; and (3) UNKNOWN-no information about duration. Intensities were set at 70% and 65% of peak oxygen uptake for treadmill and cycling, respectively. RPE increased (treadmill) and affect decreased (treadmill and cycling) in the absence of changes in HR and oxygen uptake in the 10 MIN conditions. These changes suggest a disruption to a feed-forward/feedback system. The lower HR in the UNKNOWN conditions suggests a subconscious attempt to conserve energy when the duration of the exercise task is unknown.", "author" : [ { "dropping-particle" : "", "family" : "Eston", "given" : "Roger", "non-dropping-particle" : "", "parse-names" : false, "suffix" : "" }, { "dropping-particle" : "", "family" : "Stansfield", "given" : "Ralph", "non-dropping-particle" : "", "parse-names" : false, "suffix" : "" }, { "dropping-particle" : "", "family" : "Westoby", "given" : "Paul", "non-dropping-particle" : "", "parse-names" : false, "suffix" : "" }, { "dropping-particle" : "", "family" : "Parfitt", "given" : "Gaynor", "non-dropping-particle" : "", "parse-names" : false, "suffix" : "" } ], "container-title" : "Psychophysiology", "id" : "ITEM-1", "issue" : "4", "issued" : { "date-parts" : [ [ "2012", "4" ] ] }, "page" : "462-9", "title" : "Effect of deception and expected exercise duration on psychological and physiological variables during treadmill running and cycling.", "type" : "article-journal", "volume" : "49" }, "uris" : [ "http://www.mendeley.com/documents/?uuid=1b66031f-c4ef-4ffa-acf2-d9edf63b3b36" ] }, { "id" : "ITEM-2", "itemData" : { "DOI" : "10.1136/bjsm.2004.016980", "abstract" : "To determine the effect of unknown exercise duration and an unexpected increase in exercise duration on rating of perceived exertion (RPE), affect, and running economy during treadmill running.", "author" : [ { "dropping-particle" : "", "family" : "Baden", "given" : "D a", "non-dropping-particle" : "", "parse-names" : false, "suffix" : "" }, { "dropping-particle" : "", "family" : "McLean", "given" : "T L", "non-dropping-particle" : "", "parse-names" : false, "suffix" : "" }, { "dropping-particle" : "", "family" : "Tucker", "given" : "R", "non-dropping-particle" : "", "parse-names" : false, "suffix" : "" }, { "dropping-particle" : "", "family" : "Noakes", "given" : "T D", "non-dropping-particle" : "", "parse-names" : false, "suffix" : "" }, { "dropping-particle" : "", "family" : "St Clair Gibson", "given" : "a", "non-dropping-particle" : "", "parse-names" : false, "suffix" : "" } ], "container-title" : "British journal of sports medicine", "id" : "ITEM-2", "issue" : "10", "issued" : { "date-parts" : [ [ "2005", "10" ] ] }, "page" : "742-6; discussion 742-6", "title" : "Effect of anticipation during unknown or unexpected exercise duration on rating of perceived exertion, affect, and physiological function.", "type" : "article-journal", "volume" : "39" }, "uris" : [ "http://www.mendeley.com/documents/?uuid=16f5fd9e-64f4-48b6-ac18-5ce8533f8ca2" ] }, { "id" : "ITEM-3", "itemData" : { "DOI" : "10.1249/MSS.0b013e3181f6ee3b", "abstract" : "The anticipation of exercise-induced stress influences performance during continuous exercise. However, not all exercise is continuous. This study explores the influence of prior knowledge of sprint number on mechanical work, surface EMG, and RPE during repeated-sprint exercise (RSE).", "author" : [ { "dropping-particle" : "", "family" : "Billaut", "given" : "Fran\u00e7ois", "non-dropping-particle" : "", "parse-names" : false, "suffix" : "" }, { "dropping-particle" : "", "family" : "Bishop", "given" : "David J", "non-dropping-particle" : "", "parse-names" : false, "suffix" : "" }, { "dropping-particle" : "", "family" : "Schaerz", "given" : "Simon", "non-dropping-particle" : "", "parse-names" : false, "suffix" : "" }, { "dropping-particle" : "", "family" : "Noakes", "given" : "Timothy D", "non-dropping-particle" : "", "parse-names" : false, "suffix" : "" } ], "container-title" : "Medicine and science in sports and exercise", "id" : "ITEM-3", "issue" : "4", "issued" : { "date-parts" : [ [ "2011", "4" ] ] }, "page" : "665-72", "title" : "Influence of knowledge of sprint number on pacing during repeated-sprint exercise.", "type" : "article-journal", "volume" : "43" }, "uris" : [ "http://www.mendeley.com/documents/?uuid=947f8f05-82b5-45ef-b6f9-4812a7606409" ] } ], "mendeley" : { "previouslyFormattedCitation" : "(44\u201346)"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4–46]</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s trained and untrained participants were used.</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 xml:space="preserve">It should be also be noted that open-loop exercise, whether self-paced or of fixed intensity, is not something that most athletes will ever be required to perform either in training or competition. Open-loop exercise is usually used as an experimental model to investigate absolute limits of performance (often as time to exhaustion) or associated physiological and psychological responses, or as a comparator to understand the relevance of endpoint awareness on athletic behaviour. Consequently, this type of exercise may not be a suitable research design to adopt in future deception studies where the aim is to understand the regulation of athletic performance and the potential means of accessing a metabolic reserve to enhance this performance. </w:t>
      </w:r>
    </w:p>
    <w:p w:rsidR="00C17177" w:rsidRPr="00391B55" w:rsidRDefault="00C17177" w:rsidP="00C17177">
      <w:pPr>
        <w:pStyle w:val="NoSpacing"/>
        <w:spacing w:before="240" w:line="480" w:lineRule="auto"/>
        <w:jc w:val="both"/>
        <w:rPr>
          <w:rFonts w:ascii="Times New Roman" w:hAnsi="Times New Roman" w:cs="Times New Roman"/>
          <w:sz w:val="20"/>
          <w:szCs w:val="20"/>
        </w:rPr>
      </w:pPr>
      <w:r w:rsidRPr="00391B55">
        <w:rPr>
          <w:rFonts w:ascii="Times New Roman" w:hAnsi="Times New Roman" w:cs="Times New Roman"/>
          <w:sz w:val="20"/>
          <w:szCs w:val="20"/>
        </w:rPr>
        <w:t>2.2 Unexpected Changes to the Exercise Endpoint</w:t>
      </w:r>
    </w:p>
    <w:p w:rsidR="00C17177" w:rsidRPr="00391B55" w:rsidRDefault="00C17177" w:rsidP="00C17177">
      <w:pPr>
        <w:pStyle w:val="NoSpacing"/>
        <w:spacing w:before="240" w:line="480" w:lineRule="auto"/>
        <w:jc w:val="both"/>
        <w:rPr>
          <w:rFonts w:ascii="Times New Roman" w:hAnsi="Times New Roman" w:cs="Times New Roman"/>
          <w:i/>
          <w:sz w:val="20"/>
          <w:szCs w:val="20"/>
        </w:rPr>
      </w:pPr>
      <w:r w:rsidRPr="00391B55">
        <w:rPr>
          <w:rFonts w:ascii="Times New Roman" w:hAnsi="Times New Roman" w:cs="Times New Roman"/>
          <w:sz w:val="20"/>
          <w:szCs w:val="20"/>
        </w:rPr>
        <w:t>Studies by Baden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4.016980", "abstract" : "To determine the effect of unknown exercise duration and an unexpected increase in exercise duration on rating of perceived exertion (RPE), affect, and running economy during treadmill running.", "author" : [ { "dropping-particle" : "", "family" : "Baden", "given" : "D a", "non-dropping-particle" : "", "parse-names" : false, "suffix" : "" }, { "dropping-particle" : "", "family" : "McLean", "given" : "T L", "non-dropping-particle" : "", "parse-names" : false, "suffix" : "" }, { "dropping-particle" : "", "family" : "Tucker", "given" : "R", "non-dropping-particle" : "", "parse-names" : false, "suffix" : "" }, { "dropping-particle" : "", "family" : "Noakes", "given" : "T D", "non-dropping-particle" : "", "parse-names" : false, "suffix" : "" }, { "dropping-particle" : "", "family" : "St Clair Gibson", "given" : "a", "non-dropping-particle" : "", "parse-names" : false, "suffix" : "" } ], "container-title" : "British journal of sports medicine", "id" : "ITEM-1", "issue" : "10", "issued" : { "date-parts" : [ [ "2005", "10" ] ] }, "page" : "742-6; discussion 742-6", "title" : "Effect of anticipation during unknown or unexpected exercise duration on rating of perceived exertion, affect, and physiological function.", "type" : "article-journal", "volume" : "39" }, "uris" : [ "http://www.mendeley.com/documents/?uuid=16f5fd9e-64f4-48b6-ac18-5ce8533f8ca2" ] } ], "mendeley" : { "manualFormatting" : "[46]", "previouslyFormattedCitation" : "(46)"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6]</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Billaut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1f6ee3b", "abstract" : "The anticipation of exercise-induced stress influences performance during continuous exercise. However, not all exercise is continuous. This study explores the influence of prior knowledge of sprint number on mechanical work, surface EMG, and RPE during repeated-sprint exercise (RSE).", "author" : [ { "dropping-particle" : "", "family" : "Billaut", "given" : "Fran\u00e7ois", "non-dropping-particle" : "", "parse-names" : false, "suffix" : "" }, { "dropping-particle" : "", "family" : "Bishop", "given" : "David J", "non-dropping-particle" : "", "parse-names" : false, "suffix" : "" }, { "dropping-particle" : "", "family" : "Schaerz", "given" : "Simon", "non-dropping-particle" : "", "parse-names" : false, "suffix" : "" }, { "dropping-particle" : "", "family" : "Noakes", "given" : "Timothy D", "non-dropping-particle" : "", "parse-names" : false, "suffix" : "" } ], "container-title" : "Medicine and science in sports and exercise", "id" : "ITEM-1", "issue" : "4", "issued" : { "date-parts" : [ [ "2011", "4" ] ] }, "page" : "665-72", "title" : "Influence of knowledge of sprint number on pacing during repeated-sprint exercise.", "type" : "article-journal", "volume" : "43" }, "uris" : [ "http://www.mendeley.com/documents/?uuid=947f8f05-82b5-45ef-b6f9-4812a7606409" ] } ], "mendeley" : { "manualFormatting" : "[45]", "previouslyFormattedCitation" : "(45)"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5]</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nd Eston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469-8986.2011.01330.x", "abstract" : "Effects of deception and expected duration on the rating of perceived exertion (RPE), affect, and heart rate (HR) were examined during treadmill (n=12) and cycling (n=8) exercise. Participants completed three conditions: (1) 20 MIN-exercise for 20 min, stop after 20 min; (2) 10 MIN-exercise for 10 min, in 10th min be told to exercise for 10 min more; and (3) UNKNOWN-no information about duration. Intensities were set at 70% and 65% of peak oxygen uptake for treadmill and cycling, respectively. RPE increased (treadmill) and affect decreased (treadmill and cycling) in the absence of changes in HR and oxygen uptake in the 10 MIN conditions. These changes suggest a disruption to a feed-forward/feedback system. The lower HR in the UNKNOWN conditions suggests a subconscious attempt to conserve energy when the duration of the exercise task is unknown.", "author" : [ { "dropping-particle" : "", "family" : "Eston", "given" : "Roger", "non-dropping-particle" : "", "parse-names" : false, "suffix" : "" }, { "dropping-particle" : "", "family" : "Stansfield", "given" : "Ralph", "non-dropping-particle" : "", "parse-names" : false, "suffix" : "" }, { "dropping-particle" : "", "family" : "Westoby", "given" : "Paul", "non-dropping-particle" : "", "parse-names" : false, "suffix" : "" }, { "dropping-particle" : "", "family" : "Parfitt", "given" : "Gaynor", "non-dropping-particle" : "", "parse-names" : false, "suffix" : "" } ], "container-title" : "Psychophysiology", "id" : "ITEM-1", "issue" : "4", "issued" : { "date-parts" : [ [ "2012", "4" ] ] }, "page" : "462-9", "title" : "Effect of deception and expected exercise duration on psychological and physiological variables during treadmill running and cycling.", "type" : "article-journal", "volume" : "49" }, "uris" : [ "http://www.mendeley.com/documents/?uuid=1b66031f-c4ef-4ffa-acf2-d9edf63b3b36" ] } ], "mendeley" : { "manualFormatting" : "[44]", "previouslyFormattedCitation" : "(44)"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4]</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have included trials where there was an unexpected increase in exercise duration. It has been proposed that performance will be negatively affected if the deception is consciously or subconsciously revealed or detected as the allocation of physiological resources will not have been set accurately; having been based on an incorrect expectation of the exercise duration prior to commencement</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9.057562", "author" : [ { "dropping-particle" : "", "family" : "Tucker", "given" : "R", "non-dropping-particle" : "", "parse-names" : false, "suffix" : "" }, { "dropping-particle" : "", "family" : "Noakes", "given" : "T D", "non-dropping-particle" : "", "parse-names" : false, "suffix" : "" } ], "container-title" : "Br J Sports Med", "id" : "ITEM-1", "issued" : { "date-parts" : [ [ "2009" ] ] }, "page" : "1-10", "title" : "The physiological regulation of pacing strategy during exercise : a critical review", "type" : "article-journal" }, "uris" : [ "http://www.mendeley.com/documents/?uuid=40feeffe-df14-4adb-909e-3a0e03602dcb" ] } ], "mendeley" : { "manualFormatting" : "[14]", "previouslyFormattedCitation" : "(14)"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4]</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erefore, in studies where an unexpected change in duration is revealed during the exercise, theory predicts that performance will be worse than in a control condition and an adjustment to the performance template becomes necessary. In addition to the unknown and known duration trials in the previously discussed studie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4.016980", "abstract" : "To determine the effect of unknown exercise duration and an unexpected increase in exercise duration on rating of perceived exertion (RPE), affect, and running economy during treadmill running.", "author" : [ { "dropping-particle" : "", "family" : "Baden", "given" : "D a", "non-dropping-particle" : "", "parse-names" : false, "suffix" : "" }, { "dropping-particle" : "", "family" : "McLean", "given" : "T L", "non-dropping-particle" : "", "parse-names" : false, "suffix" : "" }, { "dropping-particle" : "", "family" : "Tucker", "given" : "R", "non-dropping-particle" : "", "parse-names" : false, "suffix" : "" }, { "dropping-particle" : "", "family" : "Noakes", "given" : "T D", "non-dropping-particle" : "", "parse-names" : false, "suffix" : "" }, { "dropping-particle" : "", "family" : "St Clair Gibson", "given" : "a", "non-dropping-particle" : "", "parse-names" : false, "suffix" : "" } ], "container-title" : "British journal of sports medicine", "id" : "ITEM-1", "issue" : "10", "issued" : { "date-parts" : [ [ "2005", "10" ] ] }, "page" : "742-6; discussion 742-6", "title" : "Effect of anticipation during unknown or unexpected exercise duration on rating of perceived exertion, affect, and physiological function.", "type" : "article-journal", "volume" : "39" }, "uris" : [ "http://www.mendeley.com/documents/?uuid=16f5fd9e-64f4-48b6-ac18-5ce8533f8ca2" ] } ], "mendeley" : { "manualFormatting" : "[46]", "previouslyFormattedCitation" : "(46)"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4,46]</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where treadmill running is used, a third deceptive trial was completed where participants were informed they would be completing a 10-minute run but at 9-minutes they were asked to continue running for a further 10-minutes. In both studies, affect scores decreased and RPE increased when this deception was revealed. This indicates that there was a disruption in the feedback and </w:t>
      </w:r>
      <w:r w:rsidRPr="00391B55">
        <w:rPr>
          <w:rFonts w:ascii="Times New Roman" w:hAnsi="Times New Roman" w:cs="Times New Roman"/>
          <w:sz w:val="20"/>
          <w:szCs w:val="20"/>
        </w:rPr>
        <w:lastRenderedPageBreak/>
        <w:t>feedforward mechanism and a mismatch was detected between the template and conscious RPE. The decline in affect scores and increase in RPE in Baden et al.’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4.016980", "abstract" : "To determine the effect of unknown exercise duration and an unexpected increase in exercise duration on rating of perceived exertion (RPE), affect, and running economy during treadmill running.", "author" : [ { "dropping-particle" : "", "family" : "Baden", "given" : "D a", "non-dropping-particle" : "", "parse-names" : false, "suffix" : "" }, { "dropping-particle" : "", "family" : "McLean", "given" : "T L", "non-dropping-particle" : "", "parse-names" : false, "suffix" : "" }, { "dropping-particle" : "", "family" : "Tucker", "given" : "R", "non-dropping-particle" : "", "parse-names" : false, "suffix" : "" }, { "dropping-particle" : "", "family" : "Noakes", "given" : "T D", "non-dropping-particle" : "", "parse-names" : false, "suffix" : "" }, { "dropping-particle" : "", "family" : "St Clair Gibson", "given" : "a", "non-dropping-particle" : "", "parse-names" : false, "suffix" : "" } ], "container-title" : "British journal of sports medicine", "id" : "ITEM-1", "issue" : "10", "issued" : { "date-parts" : [ [ "2005", "10" ] ] }, "page" : "742-6; discussion 742-6", "title" : "Effect of anticipation during unknown or unexpected exercise duration on rating of perceived exertion, affect, and physiological function.", "type" : "article-journal", "volume" : "39" }, "uris" : [ "http://www.mendeley.com/documents/?uuid=16f5fd9e-64f4-48b6-ac18-5ce8533f8ca2" ] } ], "mendeley" : { "manualFormatting" : "[46]", "previouslyFormattedCitation" : "(46)"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6]</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study was also linked to an increase in associative attentional focus. This suggests that the changes in RPE in the deception trials were due to psychological factors (i.e., affect and attentional focus) as no differences in physiological variables were reported in either study.</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Similar to the unknown duration condition, contrasting results for RPE were also found in the trial where duration was unexpectedly increased during the cycling protoco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469-8986.2011.01330.x", "abstract" : "Effects of deception and expected duration on the rating of perceived exertion (RPE), affect, and heart rate (HR) were examined during treadmill (n=12) and cycling (n=8) exercise. Participants completed three conditions: (1) 20 MIN-exercise for 20 min, stop after 20 min; (2) 10 MIN-exercise for 10 min, in 10th min be told to exercise for 10 min more; and (3) UNKNOWN-no information about duration. Intensities were set at 70% and 65% of peak oxygen uptake for treadmill and cycling, respectively. RPE increased (treadmill) and affect decreased (treadmill and cycling) in the absence of changes in HR and oxygen uptake in the 10 MIN conditions. These changes suggest a disruption to a feed-forward/feedback system. The lower HR in the UNKNOWN conditions suggests a subconscious attempt to conserve energy when the duration of the exercise task is unknown.", "author" : [ { "dropping-particle" : "", "family" : "Eston", "given" : "Roger", "non-dropping-particle" : "", "parse-names" : false, "suffix" : "" }, { "dropping-particle" : "", "family" : "Stansfield", "given" : "Ralph", "non-dropping-particle" : "", "parse-names" : false, "suffix" : "" }, { "dropping-particle" : "", "family" : "Westoby", "given" : "Paul", "non-dropping-particle" : "", "parse-names" : false, "suffix" : "" }, { "dropping-particle" : "", "family" : "Parfitt", "given" : "Gaynor", "non-dropping-particle" : "", "parse-names" : false, "suffix" : "" } ], "container-title" : "Psychophysiology", "id" : "ITEM-1", "issue" : "4", "issued" : { "date-parts" : [ [ "2012", "4" ] ] }, "page" : "462-9", "title" : "Effect of deception and expected exercise duration on psychological and physiological variables during treadmill running and cycling.", "type" : "article-journal", "volume" : "49" }, "uris" : [ "http://www.mendeley.com/documents/?uuid=1b66031f-c4ef-4ffa-acf2-d9edf63b3b36" ] } ], "mendeley" : { "previouslyFormattedCitation" : "(44)"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4]</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Unlike in the treadmill protocols, RPE did not increase when the deception was revealed, which is contrary to the predictions of Tucker</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8.050799",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6" ] ] }, "page" : "392-400", "title" : "The anticipatory regulation of performance: the physiological basis for pacing strategies and the development of a perception-based model for exercise performance.", "type" : "article-journal", "volume" : "43" }, "uris" : [ "http://www.mendeley.com/documents/?uuid=7d71ad63-ff1c-4c8b-a118-96827e863629" ] } ], "mendeley" : { "previouslyFormattedCitation" : "(2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and suggests that detectable adjustments in the performance template did not occur. Interestingly, however, affect decreased at the 10</w:t>
      </w:r>
      <w:r w:rsidRPr="00391B55">
        <w:rPr>
          <w:rFonts w:ascii="Times New Roman" w:hAnsi="Times New Roman" w:cs="Times New Roman"/>
          <w:sz w:val="20"/>
          <w:szCs w:val="20"/>
          <w:vertAlign w:val="superscript"/>
        </w:rPr>
        <w:t>th</w:t>
      </w:r>
      <w:r w:rsidRPr="00391B55">
        <w:rPr>
          <w:rFonts w:ascii="Times New Roman" w:hAnsi="Times New Roman" w:cs="Times New Roman"/>
          <w:sz w:val="20"/>
          <w:szCs w:val="20"/>
        </w:rPr>
        <w:t xml:space="preserve"> minute, suggesting that this experience of pleasure/displeasure may be more sensitive than the gestalt measure of RPE. A further refute to Tucker’s theory</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9.057562", "author" : [ { "dropping-particle" : "", "family" : "Tucker", "given" : "R", "non-dropping-particle" : "", "parse-names" : false, "suffix" : "" }, { "dropping-particle" : "", "family" : "Noakes", "given" : "T D", "non-dropping-particle" : "", "parse-names" : false, "suffix" : "" } ], "container-title" : "Br J Sports Med", "id" : "ITEM-1", "issued" : { "date-parts" : [ [ "2009" ] ] }, "page" : "1-10", "title" : "The physiological regulation of pacing strategy during exercise : a critical review", "type" : "article-journal" }, "uris" : [ "http://www.mendeley.com/documents/?uuid=40feeffe-df14-4adb-909e-3a0e03602dcb" ] }, { "id" : "ITEM-2", "itemData" : { "DOI" : "10.1136/bjsm.2008.050799",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2", "issue" : "6", "issued" : { "date-parts" : [ [ "2009", "6" ] ] }, "page" : "392-400", "title" : "The anticipatory regulation of performance: the physiological basis for pacing strategies and the development of a perception-based model for exercise performance.", "type" : "article-journal", "volume" : "43" }, "uris" : [ "http://www.mendeley.com/documents/?uuid=7d71ad63-ff1c-4c8b-a118-96827e863629" ] } ], "mendeley" : { "previouslyFormattedCitation" : "(14,2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4,2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is provided by the absence of an underperformance when the actual duration exceeded the expected duration, as power output and work accumulated were not statistically different to the control trial.</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With a fixed work-rate at a fixed duration of exercise in these studies, the effects of knowledge of duration on pacing strategy could not be examined. In self-paced exercise, Billaut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1f6ee3b", "abstract" : "The anticipation of exercise-induced stress influences performance during continuous exercise. However, not all exercise is continuous. This study explores the influence of prior knowledge of sprint number on mechanical work, surface EMG, and RPE during repeated-sprint exercise (RSE).", "author" : [ { "dropping-particle" : "", "family" : "Billaut", "given" : "Fran\u00e7ois", "non-dropping-particle" : "", "parse-names" : false, "suffix" : "" }, { "dropping-particle" : "", "family" : "Bishop", "given" : "David J", "non-dropping-particle" : "", "parse-names" : false, "suffix" : "" }, { "dropping-particle" : "", "family" : "Schaerz", "given" : "Simon", "non-dropping-particle" : "", "parse-names" : false, "suffix" : "" }, { "dropping-particle" : "", "family" : "Noakes", "given" : "Timothy D", "non-dropping-particle" : "", "parse-names" : false, "suffix" : "" } ], "container-title" : "Medicine and science in sports and exercise", "id" : "ITEM-1", "issue" : "4", "issued" : { "date-parts" : [ [ "2011", "4" ] ] }, "page" : "665-72", "title" : "Influence of knowledge of sprint number on pacing during repeated-sprint exercise.", "type" : "article-journal", "volume" : "43" }, "uris" : [ "http://www.mendeley.com/documents/?uuid=947f8f05-82b5-45ef-b6f9-4812a7606409" ] } ], "mendeley" : { "previouslyFormattedCitation" : "(45)"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5]</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incorporated a deception trial by manipulating prior knowledge of the number of sprints to be completed. After completing an expected five sprints in the deception trial, participants were instructed to complete an additional five sprints. Power output, work and sum of integrated electromyography (iEMG) in the initial sprint, and work and sum-iEMG accumulated in the first five sprints, were higher in the deception trial than both unknown and control trials, where ten sprints were knowingly completed. This may be indicative of changes in central motor unit control strategies and supports the notion that pacing strategy was set prior to exercise based upon the anticipation of a lower number of sprints. However, in contrast to the findings of recent treadmill </w:t>
      </w:r>
      <w:r w:rsidRPr="00391B55">
        <w:rPr>
          <w:rFonts w:ascii="Times New Roman" w:hAnsi="Times New Roman" w:cs="Times New Roman"/>
          <w:sz w:val="20"/>
          <w:szCs w:val="20"/>
        </w:rPr>
        <w:lastRenderedPageBreak/>
        <w:t>investigation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469-8986.2011.01330.x", "abstract" : "Effects of deception and expected duration on the rating of perceived exertion (RPE), affect, and heart rate (HR) were examined during treadmill (n=12) and cycling (n=8) exercise. Participants completed three conditions: (1) 20 MIN-exercise for 20 min, stop after 20 min; (2) 10 MIN-exercise for 10 min, in 10th min be told to exercise for 10 min more; and (3) UNKNOWN-no information about duration. Intensities were set at 70% and 65% of peak oxygen uptake for treadmill and cycling, respectively. RPE increased (treadmill) and affect decreased (treadmill and cycling) in the absence of changes in HR and oxygen uptake in the 10 MIN conditions. These changes suggest a disruption to a feed-forward/feedback system. The lower HR in the UNKNOWN conditions suggests a subconscious attempt to conserve energy when the duration of the exercise task is unknown.", "author" : [ { "dropping-particle" : "", "family" : "Eston", "given" : "Roger", "non-dropping-particle" : "", "parse-names" : false, "suffix" : "" }, { "dropping-particle" : "", "family" : "Stansfield", "given" : "Ralph", "non-dropping-particle" : "", "parse-names" : false, "suffix" : "" }, { "dropping-particle" : "", "family" : "Westoby", "given" : "Paul", "non-dropping-particle" : "", "parse-names" : false, "suffix" : "" }, { "dropping-particle" : "", "family" : "Parfitt", "given" : "Gaynor", "non-dropping-particle" : "", "parse-names" : false, "suffix" : "" } ], "container-title" : "Psychophysiology", "id" : "ITEM-1", "issue" : "4", "issued" : { "date-parts" : [ [ "2012", "4" ] ] }, "page" : "462-9", "title" : "Effect of deception and expected exercise duration on psychological and physiological variables during treadmill running and cycling.", "type" : "article-journal", "volume" : "49" }, "uris" : [ "http://www.mendeley.com/documents/?uuid=1b66031f-c4ef-4ffa-acf2-d9edf63b3b36" ] }, { "id" : "ITEM-2", "itemData" : { "DOI" : "10.1136/bjsm.2004.016980", "abstract" : "To determine the effect of unknown exercise duration and an unexpected increase in exercise duration on rating of perceived exertion (RPE), affect, and running economy during treadmill running.", "author" : [ { "dropping-particle" : "", "family" : "Baden", "given" : "D a", "non-dropping-particle" : "", "parse-names" : false, "suffix" : "" }, { "dropping-particle" : "", "family" : "McLean", "given" : "T L", "non-dropping-particle" : "", "parse-names" : false, "suffix" : "" }, { "dropping-particle" : "", "family" : "Tucker", "given" : "R", "non-dropping-particle" : "", "parse-names" : false, "suffix" : "" }, { "dropping-particle" : "", "family" : "Noakes", "given" : "T D", "non-dropping-particle" : "", "parse-names" : false, "suffix" : "" }, { "dropping-particle" : "", "family" : "St Clair Gibson", "given" : "a", "non-dropping-particle" : "", "parse-names" : false, "suffix" : "" } ], "container-title" : "British journal of sports medicine", "id" : "ITEM-2", "issue" : "10", "issued" : { "date-parts" : [ [ "2005", "10" ] ] }, "page" : "742-6; discussion 742-6", "title" : "Effect of anticipation during unknown or unexpected exercise duration on rating of perceived exertion, affect, and physiological function.", "type" : "article-journal", "volume" : "39" }, "uris" : [ "http://www.mendeley.com/documents/?uuid=16f5fd9e-64f4-48b6-ac18-5ce8533f8ca2" ] } ], "mendeley" : { "manualFormatting" : "[44,46]", "previouslyFormattedCitation" : "(44,46)"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4,46]</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nd Tucker’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8.050799",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6" ] ] }, "page" : "392-400", "title" : "The anticipatory regulation of performance: the physiological basis for pacing strategies and the development of a perception-based model for exercise performance.", "type" : "article-journal", "volume" : "43" }, "uris" : [ "http://www.mendeley.com/documents/?uuid=7d71ad63-ff1c-4c8b-a118-96827e863629" ] } ], "mendeley" : { "manualFormatting" : "[21]", "previouslyFormattedCitation" : "(2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theory, no change in RPE (which was measured after each sprint) was found in the deception condition when the unexpected increase in number of sprints was revealed. Unfortunately, however, affect was not measured which, based on Eston et al.’s finding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469-8986.2011.01330.x", "abstract" : "Effects of deception and expected duration on the rating of perceived exertion (RPE), affect, and heart rate (HR) were examined during treadmill (n=12) and cycling (n=8) exercise. Participants completed three conditions: (1) 20 MIN-exercise for 20 min, stop after 20 min; (2) 10 MIN-exercise for 10 min, in 10th min be told to exercise for 10 min more; and (3) UNKNOWN-no information about duration. Intensities were set at 70% and 65% of peak oxygen uptake for treadmill and cycling, respectively. RPE increased (treadmill) and affect decreased (treadmill and cycling) in the absence of changes in HR and oxygen uptake in the 10 MIN conditions. These changes suggest a disruption to a feed-forward/feedback system. The lower HR in the UNKNOWN conditions suggests a subconscious attempt to conserve energy when the duration of the exercise task is unknown.", "author" : [ { "dropping-particle" : "", "family" : "Eston", "given" : "Roger", "non-dropping-particle" : "", "parse-names" : false, "suffix" : "" }, { "dropping-particle" : "", "family" : "Stansfield", "given" : "Ralph", "non-dropping-particle" : "", "parse-names" : false, "suffix" : "" }, { "dropping-particle" : "", "family" : "Westoby", "given" : "Paul", "non-dropping-particle" : "", "parse-names" : false, "suffix" : "" }, { "dropping-particle" : "", "family" : "Parfitt", "given" : "Gaynor", "non-dropping-particle" : "", "parse-names" : false, "suffix" : "" } ], "container-title" : "Psychophysiology", "id" : "ITEM-1", "issue" : "4", "issued" : { "date-parts" : [ [ "2012", "4" ] ] }, "page" : "462-9", "title" : "Effect of deception and expected exercise duration on psychological and physiological variables during treadmill running and cycling.", "type" : "article-journal", "volume" : "49" }, "uris" : [ "http://www.mendeley.com/documents/?uuid=1b66031f-c4ef-4ffa-acf2-d9edf63b3b36" ] } ], "mendeley" : { "previouslyFormattedCitation" : "(44)"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4]</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could have provided an explanation as to the role of the psychological mechanisms underpinning exercise regulation. Future research investigating the effects of the manipulation of pre-exercise expectations should consider the need for more experiential measures, namely psychological constructs such as affect and attentional focus, to further inform understanding of what mechanisms may be responsible for changes in exercise regulation and performance.</w:t>
      </w:r>
    </w:p>
    <w:p w:rsidR="00C17177" w:rsidRPr="00391B55" w:rsidRDefault="00C17177" w:rsidP="00C17177">
      <w:pPr>
        <w:pStyle w:val="NoSpacing"/>
        <w:spacing w:before="240" w:line="480" w:lineRule="auto"/>
        <w:jc w:val="both"/>
        <w:rPr>
          <w:rFonts w:ascii="Times New Roman" w:hAnsi="Times New Roman" w:cs="Times New Roman"/>
          <w:sz w:val="20"/>
          <w:szCs w:val="20"/>
        </w:rPr>
      </w:pPr>
      <w:r w:rsidRPr="00391B55">
        <w:rPr>
          <w:rFonts w:ascii="Times New Roman" w:hAnsi="Times New Roman" w:cs="Times New Roman"/>
          <w:sz w:val="20"/>
          <w:szCs w:val="20"/>
        </w:rPr>
        <w:t xml:space="preserve">2.3 False Expectations of the Exercise Endpoint </w:t>
      </w:r>
    </w:p>
    <w:p w:rsidR="00C17177" w:rsidRPr="00391B55" w:rsidRDefault="00C17177" w:rsidP="00C17177">
      <w:pPr>
        <w:pStyle w:val="NoSpacing"/>
        <w:spacing w:before="240" w:line="480" w:lineRule="auto"/>
        <w:jc w:val="both"/>
        <w:rPr>
          <w:rFonts w:ascii="Times New Roman" w:hAnsi="Times New Roman" w:cs="Times New Roman"/>
          <w:i/>
          <w:sz w:val="20"/>
          <w:szCs w:val="20"/>
        </w:rPr>
      </w:pPr>
      <w:r w:rsidRPr="00391B55">
        <w:rPr>
          <w:rFonts w:ascii="Times New Roman" w:hAnsi="Times New Roman" w:cs="Times New Roman"/>
          <w:sz w:val="20"/>
          <w:szCs w:val="20"/>
        </w:rPr>
        <w:t>Another form of deception employed prior to exercise to alter the expectation of the endpoint is the provision of incorrect knowledge of the exercise duration, or distance to be completed. As discussed, theory states that incorrect knowledge of the exercise duration will result in an impairment in performance due to an incorrect allocation of physiological resource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9.057562", "author" : [ { "dropping-particle" : "", "family" : "Tucker", "given" : "R", "non-dropping-particle" : "", "parse-names" : false, "suffix" : "" }, { "dropping-particle" : "", "family" : "Noakes", "given" : "T D", "non-dropping-particle" : "", "parse-names" : false, "suffix" : "" } ], "container-title" : "Br J Sports Med", "id" : "ITEM-1", "issued" : { "date-parts" : [ [ "2009" ] ] }, "page" : "1-10", "title" : "The physiological regulation of pacing strategy during exercise : a critical review", "type" : "article-journal" }, "uris" : [ "http://www.mendeley.com/documents/?uuid=40feeffe-df14-4adb-909e-3a0e03602dcb" ] } ], "mendeley" : { "previouslyFormattedCitation" : "(14)"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4]</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Ansley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01.MSS.0000113474.31529.C6", "abstract" : "This study assessed whether pacing strategies are adopted during supramaximal exercise bouts lasting longer than 30 s.", "author" : [ { "dropping-particle" : "", "family" : "Ansley", "given" : "Les", "non-dropping-particle" : "", "parse-names" : false, "suffix" : "" }, { "dropping-particle" : "", "family" : "Robson", "given" : "Paula J", "non-dropping-particle" : "", "parse-names" : false, "suffix" : "" }, { "dropping-particle" : "", "family" : "St Clair Gibson", "given" : "Alan", "non-dropping-particle" : "", "parse-names" : false, "suffix" : "" }, { "dropping-particle" : "", "family" : "Noakes", "given" : "Timothy D", "non-dropping-particle" : "", "parse-names" : false, "suffix" : "" } ], "container-title" : "Medicine and science in sports and exercise", "id" : "ITEM-1", "issue" : "2", "issued" : { "date-parts" : [ [ "2004", "2" ] ] }, "page" : "309-14", "title" : "Anticipatory pacing strategies during supramaximal exercise lasting longer than 30 s.", "type" : "article-journal", "volume" : "36" }, "uris" : [ "http://www.mendeley.com/documents/?uuid=860788b3-24a6-4ea6-a5bf-9081510671df" ] } ], "mendeley" : { "previouslyFormattedCitation" : "(8)"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8]</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provided support for the role of conscious control even in maximal, all-out exercise. In comparison to correctly informed trials, as previously described, power output was only lower during the final six seconds of the 36-second deception trial when the discrepancy between expected and actual duration was most significant. It was concluded that the mismatch was only detected in these final six seconds and with an incorrect allocation of physiological resources, performance was impaired</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9.057562", "author" : [ { "dropping-particle" : "", "family" : "Tucker", "given" : "R", "non-dropping-particle" : "", "parse-names" : false, "suffix" : "" }, { "dropping-particle" : "", "family" : "Noakes", "given" : "T D", "non-dropping-particle" : "", "parse-names" : false, "suffix" : "" } ], "container-title" : "Br J Sports Med", "id" : "ITEM-1", "issued" : { "date-parts" : [ [ "2009" ] ] }, "page" : "1-10", "title" : "The physiological regulation of pacing strategy during exercise : a critical review", "type" : "article-journal" }, "uris" : [ "http://www.mendeley.com/documents/?uuid=40feeffe-df14-4adb-909e-3a0e03602dcb" ] } ], "mendeley" : { "previouslyFormattedCitation" : "(14)"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4]</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Nikolopolous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This study determined the pacing strategies and performance responses of six well-trained cyclists/triathletes (peak O2 uptake 66.4+/-3.7 ml x kg(-1) x min(-1), mean+/-SD) during seven simulated time-trials (TT) conducted on a wind-braked cycle ergometer. All subjects first performed a 40 km familiarisation ride (TT1). They were then informed they would be riding a further four 40 km TT for the purpose of a reliability study. Instead, the actual distances ridden for the next three TT were a random order of 34 (TT2), 40 (TT3) and 46 km (TT4). The only feedback given to subjects during TT1-4 was the percentage distance of that ride remaining. During a further 40 km TT (TT5) subjects were allowed to view their heart rate (HR) responses throughout the ride. Despite the significantly different performance times across the three distances (47:23+/-4:23 vs 55:57+/-3:24 vs 65:41+/-3:56 min for the 34, 40 and 46 km respectively, P&lt;0.001), average power output (296+/-48 vs 294+/-48 vs 286+/-40 W) and HR (173+/-11 vs 174+/-12 vs 173+/-12 beats x min(-1)) were similar. The true nature of the first part of the study was then revealed to subjects who subsequently completed an additional 34 km and 46 km TT TT6-7) in which the actual and perceived distance ridden was the same. Power output and HR responses were similar for both unknown (TT2 and TT6) and known (TT4 and TT7) rides for both distances: 296+/-48 vs 300+/-55 W and 173+/-11 vs 177+/-11 beats x min(-1) (34 km) and 286+/-40 vs 273+/-42 W and 173+/-12 vs 174+/-12 beats x min(-1) (46 km). In conclusion, well-trained cyclists rode at similar power outputs and HR during time trials they perceived to be the same distance, but which varied in actual distance from 34 to 46 km.", "author" : [ { "dropping-particle" : "", "family" : "Nikolopoulos", "given" : "V", "non-dropping-particle" : "", "parse-names" : false, "suffix" : "" }, { "dropping-particle" : "", "family" : "Arkinstall", "given" : "M J", "non-dropping-particle" : "", "parse-names" : false, "suffix" : "" }, { "dropping-particle" : "", "family" : "Hawley", "given" : "J a", "non-dropping-particle" : "", "parse-names" : false, "suffix" : "" } ], "container-title" : "Journal of science and medicine in sport / Sports Medicine Australia", "id" : "ITEM-1", "issue" : "2", "issued" : { "date-parts" : [ [ "2001", "6" ] ] }, "page" : "212-9", "title" : "Pacing strategy in simulated cycle time-trials is based on perceived rather than actual distance.", "type" : "article-journal", "volume" : "4" }, "uris" : [ "http://www.mendeley.com/documents/?uuid=1261dd2e-785b-432f-bfea-eef9a97b6790" ] } ], "mendeley" : { "previouslyFormattedCitation" : "(3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3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replicated a study by Palmer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uthor" : [ { "dropping-particle" : "", "family" : "Palmer", "given" : "G. S.", "non-dropping-particle" : "", "parse-names" : false, "suffix" : "" }, { "dropping-particle" : "", "family" : "Backx", "given" : "K.", "non-dropping-particle" : "", "parse-names" : false, "suffix" : "" }, { "dropping-particle" : "", "family" : "Hawley", "given" : "J. A.", "non-dropping-particle" : "", "parse-names" : false, "suffix" : "" } ], "id" : "ITEM-1", "issued" : { "date-parts" : [ [ "1998" ] ] }, "page" : "305", "title" : "Perceived rather than actual distance determines pacing strategy during simulated cycling time trials", "type" : "article" }, "uris" : [ "http://www.mendeley.com/documents/?uuid=e1230df8-0658-4e04-95cb-7b2e22a1b5c0" ] } ], "mendeley" : { "previouslyFormattedCitation" : "(4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nd supported results that deception of the distance of self-paced cycling time-trials (TT) did not affect performance with well-trained cyclists. Participants were informed that all trials would be 40 km but a 15% deception meant 34 km and 46 km TT’s were </w:t>
      </w:r>
      <w:r w:rsidRPr="00391B55">
        <w:rPr>
          <w:rFonts w:ascii="Times New Roman" w:hAnsi="Times New Roman" w:cs="Times New Roman"/>
          <w:sz w:val="20"/>
          <w:szCs w:val="20"/>
        </w:rPr>
        <w:lastRenderedPageBreak/>
        <w:t>also completed and were subsequently compared to accurately informed trials of these distances. These results also support Ansley et al.</w:t>
      </w:r>
      <w:r w:rsidRPr="00391B55">
        <w:rPr>
          <w:rFonts w:ascii="Times New Roman" w:hAnsi="Times New Roman" w:cs="Times New Roman"/>
          <w:i/>
          <w:sz w:val="20"/>
          <w:szCs w:val="20"/>
          <w:vertAlign w:val="superscript"/>
        </w:rPr>
        <w:fldChar w:fldCharType="begin" w:fldLock="1"/>
      </w:r>
      <w:r w:rsidRPr="00391B55">
        <w:rPr>
          <w:rFonts w:ascii="Times New Roman" w:hAnsi="Times New Roman" w:cs="Times New Roman"/>
          <w:i/>
          <w:sz w:val="20"/>
          <w:szCs w:val="20"/>
          <w:vertAlign w:val="superscript"/>
        </w:rPr>
        <w:instrText>ADDIN CSL_CITATION { "citationItems" : [ { "id" : "ITEM-1", "itemData" : { "DOI" : "10.1249/01.MSS.0000113474.31529.C6", "abstract" : "This study assessed whether pacing strategies are adopted during supramaximal exercise bouts lasting longer than 30 s.", "author" : [ { "dropping-particle" : "", "family" : "Ansley", "given" : "Les", "non-dropping-particle" : "", "parse-names" : false, "suffix" : "" }, { "dropping-particle" : "", "family" : "Robson", "given" : "Paula J", "non-dropping-particle" : "", "parse-names" : false, "suffix" : "" }, { "dropping-particle" : "", "family" : "St Clair Gibson", "given" : "Alan", "non-dropping-particle" : "", "parse-names" : false, "suffix" : "" }, { "dropping-particle" : "", "family" : "Noakes", "given" : "Timothy D", "non-dropping-particle" : "", "parse-names" : false, "suffix" : "" } ], "container-title" : "Medicine and science in sports and exercise", "id" : "ITEM-1", "issue" : "2", "issued" : { "date-parts" : [ [ "2004", "2" ] ] }, "page" : "309-14", "title" : "Anticipatory pacing strategies during supramaximal exercise lasting longer than 30 s.", "type" : "article-journal", "volume" : "36" }, "uris" : [ "http://www.mendeley.com/documents/?uuid=860788b3-24a6-4ea6-a5bf-9081510671df" ] } ], "mendeley" : { "manualFormatting" : "[8]", "previouslyFormattedCitation" : "(8)" }, "properties" : { "noteIndex" : 0 }, "schema" : "https://github.com/citation-style-language/schema/raw/master/csl-citation.json" }</w:instrText>
      </w:r>
      <w:r w:rsidRPr="00391B55">
        <w:rPr>
          <w:rFonts w:ascii="Times New Roman" w:hAnsi="Times New Roman" w:cs="Times New Roman"/>
          <w:i/>
          <w:sz w:val="20"/>
          <w:szCs w:val="20"/>
          <w:vertAlign w:val="superscript"/>
        </w:rPr>
        <w:fldChar w:fldCharType="separate"/>
      </w:r>
      <w:r w:rsidRPr="00391B55">
        <w:rPr>
          <w:rFonts w:ascii="Times New Roman" w:hAnsi="Times New Roman" w:cs="Times New Roman"/>
          <w:noProof/>
          <w:sz w:val="20"/>
          <w:szCs w:val="20"/>
          <w:vertAlign w:val="superscript"/>
        </w:rPr>
        <w:t>[8]</w:t>
      </w:r>
      <w:r w:rsidRPr="00391B55">
        <w:rPr>
          <w:rFonts w:ascii="Times New Roman" w:hAnsi="Times New Roman" w:cs="Times New Roman"/>
          <w:i/>
          <w:sz w:val="20"/>
          <w:szCs w:val="20"/>
          <w:vertAlign w:val="superscript"/>
        </w:rPr>
        <w:fldChar w:fldCharType="end"/>
      </w:r>
      <w:r w:rsidRPr="00391B55">
        <w:rPr>
          <w:rFonts w:ascii="Times New Roman" w:hAnsi="Times New Roman" w:cs="Times New Roman"/>
          <w:sz w:val="20"/>
          <w:szCs w:val="20"/>
        </w:rPr>
        <w:t xml:space="preserve"> in that pacing strategy was based on the perceived distance and not the actual distance and, due to a smaller percentage discrepancy between the false and accurate distances, similar pacing strategies and performance times were found between the deception and control trials. However participants had external feedback of the percentage of the remaining distance which would progressively reduce the discrepancy between perceived and actual distance allowing them to continuously adjust their pacing strategy throughout exercise.</w:t>
      </w:r>
    </w:p>
    <w:p w:rsidR="00C17177" w:rsidRPr="00391B55" w:rsidRDefault="00C17177" w:rsidP="00C17177">
      <w:pPr>
        <w:spacing w:after="0" w:line="480" w:lineRule="auto"/>
        <w:jc w:val="both"/>
        <w:rPr>
          <w:rFonts w:ascii="Times New Roman" w:hAnsi="Times New Roman" w:cs="Times New Roman"/>
          <w:sz w:val="20"/>
          <w:szCs w:val="20"/>
        </w:rPr>
      </w:pPr>
      <w:r w:rsidRPr="00391B55">
        <w:rPr>
          <w:rFonts w:ascii="Times New Roman" w:hAnsi="Times New Roman" w:cs="Times New Roman"/>
          <w:sz w:val="20"/>
          <w:szCs w:val="20"/>
        </w:rPr>
        <w:t>Critiquing the provision of distance and physiological feedback in the Nikolopolous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This study determined the pacing strategies and performance responses of six well-trained cyclists/triathletes (peak O2 uptake 66.4+/-3.7 ml x kg(-1) x min(-1), mean+/-SD) during seven simulated time-trials (TT) conducted on a wind-braked cycle ergometer. All subjects first performed a 40 km familiarisation ride (TT1). They were then informed they would be riding a further four 40 km TT for the purpose of a reliability study. Instead, the actual distances ridden for the next three TT were a random order of 34 (TT2), 40 (TT3) and 46 km (TT4). The only feedback given to subjects during TT1-4 was the percentage distance of that ride remaining. During a further 40 km TT (TT5) subjects were allowed to view their heart rate (HR) responses throughout the ride. Despite the significantly different performance times across the three distances (47:23+/-4:23 vs 55:57+/-3:24 vs 65:41+/-3:56 min for the 34, 40 and 46 km respectively, P&lt;0.001), average power output (296+/-48 vs 294+/-48 vs 286+/-40 W) and HR (173+/-11 vs 174+/-12 vs 173+/-12 beats x min(-1)) were similar. The true nature of the first part of the study was then revealed to subjects who subsequently completed an additional 34 km and 46 km TT TT6-7) in which the actual and perceived distance ridden was the same. Power output and HR responses were similar for both unknown (TT2 and TT6) and known (TT4 and TT7) rides for both distances: 296+/-48 vs 300+/-55 W and 173+/-11 vs 177+/-11 beats x min(-1) (34 km) and 286+/-40 vs 273+/-42 W and 173+/-12 vs 174+/-12 beats x min(-1) (46 km). In conclusion, well-trained cyclists rode at similar power outputs and HR during time trials they perceived to be the same distance, but which varied in actual distance from 34 to 46 km.", "author" : [ { "dropping-particle" : "", "family" : "Nikolopoulos", "given" : "V", "non-dropping-particle" : "", "parse-names" : false, "suffix" : "" }, { "dropping-particle" : "", "family" : "Arkinstall", "given" : "M J", "non-dropping-particle" : "", "parse-names" : false, "suffix" : "" }, { "dropping-particle" : "", "family" : "Hawley", "given" : "J a", "non-dropping-particle" : "", "parse-names" : false, "suffix" : "" } ], "container-title" : "Journal of science and medicine in sport / Sports Medicine Australia", "id" : "ITEM-1", "issue" : "2", "issued" : { "date-parts" : [ [ "2001", "6" ] ] }, "page" : "212-9", "title" : "Pacing strategy in simulated cycle time-trials is based on perceived rather than actual distance.", "type" : "article-journal", "volume" : "4" }, "uris" : [ "http://www.mendeley.com/documents/?uuid=1261dd2e-785b-432f-bfea-eef9a97b6790" ] } ], "mendeley" : { "manualFormatting" : "[33]", "previouslyFormattedCitation" : "(3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3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study, Paterson and Marino</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uthor" : [ { "dropping-particle" : "", "family" : "Paterson", "given" : "S.", "non-dropping-particle" : "", "parse-names" : false, "suffix" : "" }, { "dropping-particle" : "", "family" : "Marino", "given" : "F. E.", "non-dropping-particle" : "", "parse-names" : false, "suffix" : "" } ], "container-title" : "Perceptual and Motor Skills", "id" : "ITEM-1", "issued" : { "date-parts" : [ [ "2004" ] ] }, "page" : "1017-1026", "title" : "Effect of Decetpion of distance on Prolonged Cycling Performance", "type" : "article-journal", "volume" : "98" }, "uris" : [ "http://www.mendeley.com/documents/?uuid=06c4ff41-d2ec-4a1c-aa46-fafa41f5984c" ] } ], "mendeley" : { "manualFormatting" : "[9]", "previouslyFormattedCitation" : "(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imed to evaluate the effect of the deception of the endpoint when this continuous external feedback was not given in successive cycling TT’s. </w:t>
      </w:r>
      <w:r w:rsidRPr="00391B55">
        <w:rPr>
          <w:rFonts w:ascii="Times New Roman" w:hAnsi="Times New Roman" w:cs="Times New Roman"/>
          <w:sz w:val="20"/>
          <w:szCs w:val="20"/>
          <w:lang w:val="en-US"/>
        </w:rPr>
        <w:t>Although limited participant numbers could explain why Nikolopolous et al</w:t>
      </w:r>
      <w:r w:rsidRPr="00391B55">
        <w:rPr>
          <w:rFonts w:ascii="Times New Roman" w:hAnsi="Times New Roman" w:cs="Times New Roman"/>
          <w:sz w:val="20"/>
          <w:szCs w:val="20"/>
        </w:rPr>
        <w:t>.</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This study determined the pacing strategies and performance responses of six well-trained cyclists/triathletes (peak O2 uptake 66.4+/-3.7 ml x kg(-1) x min(-1), mean+/-SD) during seven simulated time-trials (TT) conducted on a wind-braked cycle ergometer. All subjects first performed a 40 km familiarisation ride (TT1). They were then informed they would be riding a further four 40 km TT for the purpose of a reliability study. Instead, the actual distances ridden for the next three TT were a random order of 34 (TT2), 40 (TT3) and 46 km (TT4). The only feedback given to subjects during TT1-4 was the percentage distance of that ride remaining. During a further 40 km TT (TT5) subjects were allowed to view their heart rate (HR) responses throughout the ride. Despite the significantly different performance times across the three distances (47:23+/-4:23 vs 55:57+/-3:24 vs 65:41+/-3:56 min for the 34, 40 and 46 km respectively, P&lt;0.001), average power output (296+/-48 vs 294+/-48 vs 286+/-40 W) and HR (173+/-11 vs 174+/-12 vs 173+/-12 beats x min(-1)) were similar. The true nature of the first part of the study was then revealed to subjects who subsequently completed an additional 34 km and 46 km TT TT6-7) in which the actual and perceived distance ridden was the same. Power output and HR responses were similar for both unknown (TT2 and TT6) and known (TT4 and TT7) rides for both distances: 296+/-48 vs 300+/-55 W and 173+/-11 vs 177+/-11 beats x min(-1) (34 km) and 286+/-40 vs 273+/-42 W and 173+/-12 vs 174+/-12 beats x min(-1) (46 km). In conclusion, well-trained cyclists rode at similar power outputs and HR during time trials they perceived to be the same distance, but which varied in actual distance from 34 to 46 km.", "author" : [ { "dropping-particle" : "", "family" : "Nikolopoulos", "given" : "V", "non-dropping-particle" : "", "parse-names" : false, "suffix" : "" }, { "dropping-particle" : "", "family" : "Arkinstall", "given" : "M J", "non-dropping-particle" : "", "parse-names" : false, "suffix" : "" }, { "dropping-particle" : "", "family" : "Hawley", "given" : "J a", "non-dropping-particle" : "", "parse-names" : false, "suffix" : "" } ], "container-title" : "Journal of science and medicine in sport / Sports Medicine Australia", "id" : "ITEM-1", "issue" : "2", "issued" : { "date-parts" : [ [ "2001", "6" ] ] }, "page" : "212-9", "title" : "Pacing strategy in simulated cycle time-trials is based on perceived rather than actual distance.", "type" : "article-journal", "volume" : "4" }, "uris" : [ "http://www.mendeley.com/documents/?uuid=1261dd2e-785b-432f-bfea-eef9a97b6790" ] } ], "mendeley" : { "manualFormatting" : "[33]", "previouslyFormattedCitation" : "(3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3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lang w:val="en-US"/>
        </w:rPr>
        <w:t xml:space="preserve"> found no statistical differences between trials,</w:t>
      </w:r>
      <w:r w:rsidRPr="00391B55">
        <w:rPr>
          <w:rFonts w:ascii="Times New Roman" w:hAnsi="Times New Roman" w:cs="Times New Roman"/>
          <w:sz w:val="20"/>
          <w:szCs w:val="20"/>
        </w:rPr>
        <w:t xml:space="preserve"> Paterson and Marino</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uthor" : [ { "dropping-particle" : "", "family" : "Paterson", "given" : "S.", "non-dropping-particle" : "", "parse-names" : false, "suffix" : "" }, { "dropping-particle" : "", "family" : "Marino", "given" : "F. E.", "non-dropping-particle" : "", "parse-names" : false, "suffix" : "" } ], "container-title" : "Perceptual and Motor Skills", "id" : "ITEM-1", "issued" : { "date-parts" : [ [ "2004" ] ] }, "page" : "1017-1026", "title" : "Effect of Decetpion of distance on Prolonged Cycling Performance", "type" : "article-journal", "volume" : "98" }, "uris" : [ "http://www.mendeley.com/documents/?uuid=06c4ff41-d2ec-4a1c-aa46-fafa41f5984c" ] } ], "mendeley" : { "manualFormatting" : "[9]", "previouslyFormattedCitation" : "(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believed that the effects of deception on pacing strategy would only be manifest in an additional subsequent trial, identical to an accurate initial trial. Therefore the experimental group in their study performed three trials: TT1, consisting of a known 30 km distance; TT2, where participants were deceived to complete a longer (36 km) or shorter distance (24 km) than an expected 30 km; and TT3, consisting of a final time-trial of a known 30 km distance. The control group completed three 30 km TT’s of known distance. No differences in completion time or power output were found between TT1 and TT2 in any condition which is comparable to the results found by Nikolopolous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This study determined the pacing strategies and performance responses of six well-trained cyclists/triathletes (peak O2 uptake 66.4+/-3.7 ml x kg(-1) x min(-1), mean+/-SD) during seven simulated time-trials (TT) conducted on a wind-braked cycle ergometer. All subjects first performed a 40 km familiarisation ride (TT1). They were then informed they would be riding a further four 40 km TT for the purpose of a reliability study. Instead, the actual distances ridden for the next three TT were a random order of 34 (TT2), 40 (TT3) and 46 km (TT4). The only feedback given to subjects during TT1-4 was the percentage distance of that ride remaining. During a further 40 km TT (TT5) subjects were allowed to view their heart rate (HR) responses throughout the ride. Despite the significantly different performance times across the three distances (47:23+/-4:23 vs 55:57+/-3:24 vs 65:41+/-3:56 min for the 34, 40 and 46 km respectively, P&lt;0.001), average power output (296+/-48 vs 294+/-48 vs 286+/-40 W) and HR (173+/-11 vs 174+/-12 vs 173+/-12 beats x min(-1)) were similar. The true nature of the first part of the study was then revealed to subjects who subsequently completed an additional 34 km and 46 km TT TT6-7) in which the actual and perceived distance ridden was the same. Power output and HR responses were similar for both unknown (TT2 and TT6) and known (TT4 and TT7) rides for both distances: 296+/-48 vs 300+/-55 W and 173+/-11 vs 177+/-11 beats x min(-1) (34 km) and 286+/-40 vs 273+/-42 W and 173+/-12 vs 174+/-12 beats x min(-1) (46 km). In conclusion, well-trained cyclists rode at similar power outputs and HR during time trials they perceived to be the same distance, but which varied in actual distance from 34 to 46 km.", "author" : [ { "dropping-particle" : "", "family" : "Nikolopoulos", "given" : "V", "non-dropping-particle" : "", "parse-names" : false, "suffix" : "" }, { "dropping-particle" : "", "family" : "Arkinstall", "given" : "M J", "non-dropping-particle" : "", "parse-names" : false, "suffix" : "" }, { "dropping-particle" : "", "family" : "Hawley", "given" : "J a", "non-dropping-particle" : "", "parse-names" : false, "suffix" : "" } ], "container-title" : "Journal of science and medicine in sport / Sports Medicine Australia", "id" : "ITEM-1", "issue" : "2", "issued" : { "date-parts" : [ [ "2001", "6" ] ] }, "page" : "212-9", "title" : "Pacing strategy in simulated cycle time-trials is based on perceived rather than actual distance.", "type" : "article-journal", "volume" : "4" }, "uris" : [ "http://www.mendeley.com/documents/?uuid=1261dd2e-785b-432f-bfea-eef9a97b6790" ] } ], "mendeley" : { "manualFormatting" : "[33]", "previouslyFormattedCitation" : "(3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3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However, when the subsequent TT was completed, a greater power output and faster completion time in the longer distance group were found in comparison to both other conditions and to the group’s initial TT. These results suggest that an effort templat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8.050799",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6" ] ] }, "page" : "392-400", "title" : "The anticipatory regulation of performance: the physiological basis for pacing strategies and the development of a perception-based model for exercise performance.", "type" : "article-journal", "volume" : "43" }, "uris" : [ "http://www.mendeley.com/documents/?uuid=7d71ad63-ff1c-4c8b-a118-96827e863629" ] } ], "mendeley" : { "manualFormatting" : "[21]", "previouslyFormattedCitation" : "(2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 xml:space="preserve">and pacing schema produced from the initial trial, was altered following the deception in TT2, but this adjustment was only manifest in TT3. This evidence proposes that the role of previous experience (e.g., schemas stored in long-term memory, </w:t>
      </w:r>
      <w:r w:rsidRPr="00391B55">
        <w:rPr>
          <w:rFonts w:ascii="Times New Roman" w:hAnsi="Times New Roman" w:cs="Times New Roman"/>
          <w:sz w:val="20"/>
          <w:szCs w:val="20"/>
        </w:rPr>
        <w:lastRenderedPageBreak/>
        <w:t>developed through previous stimulus exposure) on pacing strategy is more influential than knowledge of the endpoint (e.g., situational knowledge stored in short-term memory) and supports the anticipatory RPE mode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8.050799",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6" ] ] }, "page" : "392-400", "title" : "The anticipatory regulation of performance: the physiological basis for pacing strategies and the development of a perception-based model for exercise performance.", "type" : "article-journal", "volume" : "43" }, "uris" : [ "http://www.mendeley.com/documents/?uuid=7d71ad63-ff1c-4c8b-a118-96827e863629" ] } ], "mendeley" : { "manualFormatting" : "[21]", "previouslyFormattedCitation" : "(2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is has also been evidenced in a study by Mauger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1854957", "abstract" : "To determine the importance of distance knowledge, distance feedback, and prior experience on the setting of a pacing strategy.", "author" : [ { "dropping-particle" : "", "family" : "Mauger", "given" : "Alexis R", "non-dropping-particle" : "", "parse-names" : false, "suffix" : "" }, { "dropping-particle" : "", "family" : "Jones", "given" : "Andrew M", "non-dropping-particle" : "", "parse-names" : false, "suffix" : "" }, { "dropping-particle" : "", "family" : "Williams", "given" : "Craig a", "non-dropping-particle" : "", "parse-names" : false, "suffix" : "" } ], "container-title" : "Medicine and science in sports and exercise", "id" : "ITEM-1", "issue" : "2", "issued" : { "date-parts" : [ [ "2009", "2" ] ] }, "page" : "451-8", "title" : "Influence of feedback and prior experience on pacing during a 4-km cycle time trial.", "type" : "article-journal", "volume" : "41" }, "uris" : [ "http://www.mendeley.com/documents/?uuid=a88d8aa8-a864-4562-a2d5-0c34e539738a" ] } ], "mendeley" : { "manualFormatting" : "[47]", "previouslyFormattedCitation" : "(47)"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7]</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discussed further in a subsequent section of this review, where previous experience of exercise of an unknown duration and without feedback was attributed to the improvements in performance over repeated trials.</w:t>
      </w:r>
    </w:p>
    <w:p w:rsidR="00C17177" w:rsidRPr="00391B55" w:rsidRDefault="00C17177" w:rsidP="00C17177">
      <w:pPr>
        <w:pStyle w:val="NoSpacing"/>
        <w:spacing w:before="240" w:after="240" w:line="480" w:lineRule="auto"/>
        <w:jc w:val="both"/>
        <w:rPr>
          <w:rFonts w:ascii="Times New Roman" w:hAnsi="Times New Roman" w:cs="Times New Roman"/>
          <w:sz w:val="20"/>
          <w:szCs w:val="20"/>
        </w:rPr>
      </w:pPr>
      <w:r w:rsidRPr="00391B55">
        <w:rPr>
          <w:rFonts w:ascii="Times New Roman" w:hAnsi="Times New Roman" w:cs="Times New Roman"/>
          <w:sz w:val="20"/>
          <w:szCs w:val="20"/>
        </w:rPr>
        <w:t xml:space="preserve">2.4 False Expectations of the Exercise Intensity </w:t>
      </w:r>
    </w:p>
    <w:p w:rsidR="00C17177" w:rsidRPr="00391B55" w:rsidRDefault="00C17177" w:rsidP="00C17177">
      <w:pPr>
        <w:spacing w:before="240" w:after="0" w:line="480" w:lineRule="auto"/>
        <w:jc w:val="both"/>
        <w:rPr>
          <w:rFonts w:ascii="Times New Roman" w:hAnsi="Times New Roman" w:cs="Times New Roman"/>
          <w:sz w:val="20"/>
          <w:szCs w:val="20"/>
        </w:rPr>
      </w:pPr>
      <w:r w:rsidRPr="00391B55">
        <w:rPr>
          <w:rFonts w:ascii="Times New Roman" w:hAnsi="Times New Roman" w:cs="Times New Roman"/>
          <w:sz w:val="20"/>
          <w:szCs w:val="20"/>
        </w:rPr>
        <w:t>Two studie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10.079053", "abstract" : "To verify the effects of exercise intensity deception by the Borg scale on the ratings of perceived exertion (RPE), heart rate (HR) and performance responses during a constant power output open-loop exercise.", "author" : [ { "dropping-particle" : "", "family" : "Pires", "given" : "Fl\u00e1vio Oliveira", "non-dropping-particle" : "", "parse-names" : false, "suffix" : "" }, { "dropping-particle" : "", "family" : "Hammond", "given" : "John", "non-dropping-particle" : "", "parse-names" : false, "suffix" : "" } ], "container-title" : "British journal of sports medicine", "id" : "ITEM-1", "issue" : "1", "issued" : { "date-parts" : [ [ "2012", "1" ] ] }, "page" : "18-22", "title" : "Manipulation effects of prior exercise intensity feedback by the Borg scale during open-loop cycling.", "type" : "article-journal", "volume" : "46" }, "uris" : [ "http://www.mendeley.com/documents/?uuid=144704df-e8ba-43b5-9f80-15304291fc7c" ] }, { "id" : "ITEM-2", "itemData" : { "author" : [ { "dropping-particle" : "", "family" : "Hampson", "given" : "David B", "non-dropping-particle" : "", "parse-names" : false, "suffix" : "" }, { "dropping-particle" : "", "family" : "St", "given" : "Alan", "non-dropping-particle" : "", "parse-names" : false, "suffix" : "" }, { "dropping-particle" : "", "family" : "Gibson", "given" : "Clair", "non-dropping-particle" : "", "parse-names" : false, "suffix" : "" }, { "dropping-particle" : "", "family" : "Lambert", "given" : "Mike I", "non-dropping-particle" : "", "parse-names" : false, "suffix" : "" }, { "dropping-particle" : "", "family" : "Dugas", "given" : "Jonathan P", "non-dropping-particle" : "", "parse-names" : false, "suffix" : "" }, { "dropping-particle" : "V", "family" : "Lambert", "given" : "Estelle", "non-dropping-particle" : "", "parse-names" : false, "suffix" : "" }, { "dropping-particle" : "", "family" : "Noakes", "given" : "Timothy D", "non-dropping-particle" : "", "parse-names" : false, "suffix" : "" } ], "id" : "ITEM-2", "issued" : { "date-parts" : [ [ "2004" ] ] }, "page" : "1027-1038", "title" : "DECEPTION AND PERCEIVED EXERTION DURING HIGH-INTENSITY RUNNING BOUTS", "type" : "article-journal" }, "uris" : [ "http://www.mendeley.com/documents/?uuid=1ceb3982-42b0-4d0e-83b9-82a51640f0c6" ] } ], "mendeley" : { "manualFormatting" : "[50,51]", "previouslyFormattedCitation" : "(50,5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0,5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have investigated the effects of pre-exercise deception of exercise intensity on performance and found no differences in any variables measured. In one study of closed-loop treadmill exercise, Hampson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uthor" : [ { "dropping-particle" : "", "family" : "Hampson", "given" : "David B", "non-dropping-particle" : "", "parse-names" : false, "suffix" : "" }, { "dropping-particle" : "", "family" : "St", "given" : "Alan", "non-dropping-particle" : "", "parse-names" : false, "suffix" : "" }, { "dropping-particle" : "", "family" : "Gibson", "given" : "Clair", "non-dropping-particle" : "", "parse-names" : false, "suffix" : "" }, { "dropping-particle" : "", "family" : "Lambert", "given" : "Mike I", "non-dropping-particle" : "", "parse-names" : false, "suffix" : "" }, { "dropping-particle" : "", "family" : "Dugas", "given" : "Jonathan P", "non-dropping-particle" : "", "parse-names" : false, "suffix" : "" }, { "dropping-particle" : "V", "family" : "Lambert", "given" : "Estelle", "non-dropping-particle" : "", "parse-names" : false, "suffix" : "" }, { "dropping-particle" : "", "family" : "Noakes", "given" : "Timothy D", "non-dropping-particle" : "", "parse-names" : false, "suffix" : "" } ], "id" : "ITEM-1", "issued" : { "date-parts" : [ [ "2004" ] ] }, "page" : "1027-1038", "title" : "DECEPTION AND PERCEIVED EXERTION DURING HIGH-INTENSITY RUNNING BOUTS", "type" : "article-journal" }, "uris" : [ "http://www.mendeley.com/documents/?uuid=1ceb3982-42b0-4d0e-83b9-82a51640f0c6" ] } ], "mendeley" : { "manualFormatting" : "[51]", "previouslyFormattedCitation" : "(5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found that RPE and heart rate responses were similar between a trial in which participants were deceived of the intensity (set as a percentage of their peak speed) and incorrectly informed of the true percentage prior to the exercise, and a trial where they were correctly informed of the intensity. Similarly, Pires and Hammond</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10.079053", "abstract" : "To verify the effects of exercise intensity deception by the Borg scale on the ratings of perceived exertion (RPE), heart rate (HR) and performance responses during a constant power output open-loop exercise.", "author" : [ { "dropping-particle" : "", "family" : "Pires", "given" : "Fl\u00e1vio Oliveira", "non-dropping-particle" : "", "parse-names" : false, "suffix" : "" }, { "dropping-particle" : "", "family" : "Hammond", "given" : "John", "non-dropping-particle" : "", "parse-names" : false, "suffix" : "" } ], "container-title" : "British journal of sports medicine", "id" : "ITEM-1", "issue" : "1", "issued" : { "date-parts" : [ [ "2012", "1" ] ] }, "page" : "18-22", "title" : "Manipulation effects of prior exercise intensity feedback by the Borg scale during open-loop cycling.", "type" : "article-journal", "volume" : "46" }, "uris" : [ "http://www.mendeley.com/documents/?uuid=144704df-e8ba-43b5-9f80-15304291fc7c" ] } ], "mendeley" : { "previouslyFormattedCitation" : "(50)"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0]</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found no differences in time to exhaustion or heart rate in open-loop cycling trials continued to volitional exhaustion where deception of the intensity was implemented using Borg’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uthor" : [ { "dropping-particle" : "", "family" : "Borg", "given" : "G", "non-dropping-particle" : "", "parse-names" : false, "suffix" : "" } ], "id" : "ITEM-1", "issued" : { "date-parts" : [ [ "1970" ] ] }, "page" : "92-98", "title" : "Perceived exertion as an indicator of somatic stress.", "type" : "article" }, "uris" : [ "http://www.mendeley.com/documents/?uuid=ad49f0af-6810-428e-9258-281fba5d94c4" ] } ], "mendeley" : { "previouslyFormattedCitation" : "(18)"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8]</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RPE scale. In the deception trial, participants were informed they would be cycling at a fixed power output that corresponded to an RPE score two units lower than the true RPE score. This was compared to a trial where the power output and RPE value were correctly communicated. The results from these studies suggest that deception of the exercise intensity does not affect the regulation or RPE template of fixed power output exercise and suggests that the role of knowledge of the endpoint and previous experience in exercise regulation may be more influential. However, few studie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10.079053", "abstract" : "To verify the effects of exercise intensity deception by the Borg scale on the ratings of perceived exertion (RPE), heart rate (HR) and performance responses during a constant power output open-loop exercise.", "author" : [ { "dropping-particle" : "", "family" : "Pires", "given" : "Fl\u00e1vio Oliveira", "non-dropping-particle" : "", "parse-names" : false, "suffix" : "" }, { "dropping-particle" : "", "family" : "Hammond", "given" : "John", "non-dropping-particle" : "", "parse-names" : false, "suffix" : "" } ], "container-title" : "British journal of sports medicine", "id" : "ITEM-1", "issue" : "1", "issued" : { "date-parts" : [ [ "2012", "1" ] ] }, "page" : "18-22", "title" : "Manipulation effects of prior exercise intensity feedback by the Borg scale during open-loop cycling.", "type" : "article-journal", "volume" : "46" }, "uris" : [ "http://www.mendeley.com/documents/?uuid=144704df-e8ba-43b5-9f80-15304291fc7c" ] }, { "id" : "ITEM-2", "itemData" : { "author" : [ { "dropping-particle" : "", "family" : "Hampson", "given" : "David B", "non-dropping-particle" : "", "parse-names" : false, "suffix" : "" }, { "dropping-particle" : "", "family" : "St", "given" : "Alan", "non-dropping-particle" : "", "parse-names" : false, "suffix" : "" }, { "dropping-particle" : "", "family" : "Gibson", "given" : "Clair", "non-dropping-particle" : "", "parse-names" : false, "suffix" : "" }, { "dropping-particle" : "", "family" : "Lambert", "given" : "Mike I", "non-dropping-particle" : "", "parse-names" : false, "suffix" : "" }, { "dropping-particle" : "", "family" : "Dugas", "given" : "Jonathan P", "non-dropping-particle" : "", "parse-names" : false, "suffix" : "" }, { "dropping-particle" : "V", "family" : "Lambert", "given" : "Estelle", "non-dropping-particle" : "", "parse-names" : false, "suffix" : "" }, { "dropping-particle" : "", "family" : "Noakes", "given" : "Timothy D", "non-dropping-particle" : "", "parse-names" : false, "suffix" : "" } ], "id" : "ITEM-2", "issued" : { "date-parts" : [ [ "2004" ] ] }, "page" : "1027-1038", "title" : "DECEPTION AND PERCEIVED EXERTION DURING HIGH-INTENSITY RUNNING BOUTS", "type" : "article-journal" }, "uris" : [ "http://www.mendeley.com/documents/?uuid=1ceb3982-42b0-4d0e-83b9-82a51640f0c6" ] } ], "mendeley" : { "previouslyFormattedCitation" : "(50,5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0,5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 xml:space="preserve">have investigated the deception of intensity and these studies have differed markedly in the methodology employed, such as variation in how the deception was employed, closed versus open-loop protocols, and differences in the training status of participants. Future </w:t>
      </w:r>
      <w:r w:rsidRPr="00391B55">
        <w:rPr>
          <w:rFonts w:ascii="Times New Roman" w:hAnsi="Times New Roman" w:cs="Times New Roman"/>
          <w:sz w:val="20"/>
          <w:szCs w:val="20"/>
        </w:rPr>
        <w:lastRenderedPageBreak/>
        <w:t>research may endeavour to investigate whether pre-exercise expectations of the exercise intensity are as influential to the anticipatory setting of pacing strategy as previous experience and knowledge of the endpoint.</w:t>
      </w:r>
    </w:p>
    <w:p w:rsidR="00C17177" w:rsidRPr="00391B55" w:rsidRDefault="00C17177" w:rsidP="00C17177">
      <w:pPr>
        <w:spacing w:before="240" w:after="0" w:line="480" w:lineRule="auto"/>
        <w:jc w:val="both"/>
        <w:rPr>
          <w:rFonts w:ascii="Times New Roman" w:hAnsi="Times New Roman" w:cs="Times New Roman"/>
          <w:b/>
          <w:sz w:val="20"/>
          <w:szCs w:val="20"/>
        </w:rPr>
      </w:pPr>
      <w:r w:rsidRPr="00391B55">
        <w:rPr>
          <w:rFonts w:ascii="Times New Roman" w:hAnsi="Times New Roman" w:cs="Times New Roman"/>
          <w:b/>
          <w:sz w:val="20"/>
          <w:szCs w:val="20"/>
        </w:rPr>
        <w:t>3 Manipulation of External Feedback during Exercise</w:t>
      </w:r>
    </w:p>
    <w:p w:rsidR="00C17177" w:rsidRPr="00391B55" w:rsidRDefault="00C17177" w:rsidP="00C17177">
      <w:pPr>
        <w:pStyle w:val="NoSpacing"/>
        <w:spacing w:before="240" w:after="200" w:line="480" w:lineRule="auto"/>
        <w:jc w:val="both"/>
        <w:rPr>
          <w:rFonts w:ascii="Times New Roman" w:hAnsi="Times New Roman" w:cs="Times New Roman"/>
          <w:sz w:val="20"/>
          <w:szCs w:val="20"/>
        </w:rPr>
      </w:pPr>
      <w:r w:rsidRPr="00391B55">
        <w:rPr>
          <w:rFonts w:ascii="Times New Roman" w:hAnsi="Times New Roman" w:cs="Times New Roman"/>
          <w:sz w:val="20"/>
          <w:szCs w:val="20"/>
        </w:rPr>
        <w:t>The previously discussed studies all used deception to manipulate expectations prior to exercise commencement, investigating the anticipatory element of pacing strategy. Other studies in this area (see Table 1) have investigated the role of congruent external feedback, which is provided during the exercise bout. With correct knowledge of the duration and previous experience of the exercise, an anticipatory setting of initial work-rate and template RPE can be made. Afferent physiological feedback and external performance feedback are interpreted to produce a conscious RPE. In exercise where the endpoint is known, but inaccurate performance feedback is provided, a conflict is provoked between experienced and expected RPE. Tucker’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8.050799",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6" ] ] }, "page" : "392-400", "title" : "The anticipatory regulation of performance: the physiological basis for pacing strategies and the development of a perception-based model for exercise performance.", "type" : "article-journal", "volume" : "43" }, "uris" : [ "http://www.mendeley.com/documents/?uuid=7d71ad63-ff1c-4c8b-a118-96827e863629" ] } ], "mendeley" : { "previouslyFormattedCitation" : "(2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model predicts that with correct prior knowledge of the exercise duration, the provision of incorrect time or distance feedback should not result in a change in performance in comparison to control conditions if the deception is sufficiently small to not be consciously detected.</w:t>
      </w:r>
    </w:p>
    <w:p w:rsidR="00C17177" w:rsidRPr="00391B55" w:rsidRDefault="00C17177" w:rsidP="00C17177">
      <w:pPr>
        <w:pStyle w:val="NoSpacing"/>
        <w:spacing w:before="240" w:line="480" w:lineRule="auto"/>
        <w:jc w:val="both"/>
        <w:rPr>
          <w:rFonts w:ascii="Times New Roman" w:hAnsi="Times New Roman" w:cs="Times New Roman"/>
          <w:sz w:val="20"/>
          <w:szCs w:val="20"/>
        </w:rPr>
      </w:pPr>
      <w:r w:rsidRPr="00391B55">
        <w:rPr>
          <w:rFonts w:ascii="Times New Roman" w:hAnsi="Times New Roman" w:cs="Times New Roman"/>
          <w:sz w:val="20"/>
          <w:szCs w:val="20"/>
        </w:rPr>
        <w:t xml:space="preserve">3.1 Discontinuous Verbal Feedback </w:t>
      </w:r>
    </w:p>
    <w:p w:rsidR="00C17177" w:rsidRPr="00391B55" w:rsidRDefault="00C17177" w:rsidP="00C17177">
      <w:pPr>
        <w:pStyle w:val="NoSpacing"/>
        <w:spacing w:before="240" w:line="480" w:lineRule="auto"/>
        <w:jc w:val="both"/>
        <w:rPr>
          <w:rFonts w:ascii="Times New Roman" w:hAnsi="Times New Roman" w:cs="Times New Roman"/>
          <w:sz w:val="20"/>
          <w:szCs w:val="20"/>
        </w:rPr>
      </w:pPr>
      <w:r w:rsidRPr="00391B55">
        <w:rPr>
          <w:rFonts w:ascii="Times New Roman" w:hAnsi="Times New Roman" w:cs="Times New Roman"/>
          <w:sz w:val="20"/>
          <w:szCs w:val="20"/>
        </w:rPr>
        <w:t>External feedback has been manipulated by the provision of inaccurate verbal feedback given at intervals throughout the exercise, namely splits every kilometre or mil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07/s10484-012-9200-7", "abstract" : "The study investigated responses to false feedback in laboratory cycling. Seven male competitive cyclists (age; M\u00a0=\u00a034.14\u00a0years, SD\u00a0=\u00a07.40) completed two ergometer time-trials, one each with false negative and false positive feedback (time\u00a0\u00b1\u00a05\u00a0%). MANOVA indicated main effects for condition [F(17, 104)\u00a0=\u00a09.42, p\u00a0&lt;\u00a00.001], and mile [F(153, 849)\u00a0=\u00a01.58, p\u00a0&lt;\u00a00.001], but no interaction [F(153, 849)\u00a0=\u00a00.470, p\u00a0=\u00a01.00]. No between-condition differences in power (F\u00a0=\u00a00.129, p\u00a0=\u00a00.720) or time to completion (F\u00a0=\u00a01.011, p\u00a0=\u00a00.338) were observed. Positive feedback was associated with higher glucose (F\u00a0=\u00a025.988, p\u00a0&lt;\u00a00.01), happiness (F\u00a0=\u00a06.097, p\u00a0=\u00a00.015) and calmness (F\u00a0=\u00a04.088, p\u00a0=\u00a00.045). Positive feedback was also associate with lower oxygen uptake (F\u00a0=\u00a08.830, p\u00a0=\u00a00.004), anxiety (F\u00a0=\u00a05.207, p\u00a0=\u00a00.024), gloominess (F\u00a0=\u00a06.322, p\u00a0=\u00a00.013), sluggishness (F\u00a0=\u00a011.650, p\u00a0=\u00a00.001), downheartedness (F\u00a0=\u00a015.844, p\u00a0=\u00a00.001), effort required to regulate emotion (F\u00a0=\u00a013.798, p\u00a0=\u00a00.001), and a trend towards lower lactate production (F\u00a0=\u00a03.815, p\u00a0=\u00a00.053). Data suggest that positive emotions and reduced metabolic cost of performance were associated with positive feedback.", "author" : [ { "dropping-particle" : "", "family" : "Beedie", "given" : "Christopher J", "non-dropping-particle" : "", "parse-names" : false, "suffix" : "" }, { "dropping-particle" : "", "family" : "Lane", "given" : "Andrew M", "non-dropping-particle" : "", "parse-names" : false, "suffix" : "" }, { "dropping-particle" : "", "family" : "Wilson", "given" : "Mathew G", "non-dropping-particle" : "", "parse-names" : false, "suffix" : "" } ], "container-title" : "Applied psychophysiology and biofeedback", "id" : "ITEM-1", "issued" : { "date-parts" : [ [ "2012", "6", "30" ] ] }, "title" : "A Possible Role for Emotion and Emotion Regulation in Physiological Responses to False Performance Feedback in 10 Mile Laboratory Cycling.", "type" : "article-journal" }, "uris" : [ "http://www.mendeley.com/documents/?uuid=c66680db-4fbb-4a0b-b488-b14b7199df95" ] }, { "id" : "ITEM-2", "itemData" : { "DOI" : "10.1007/s00421-011-1977-1", "abstract" : "The objective of the study is to examine the impact of accurate and inaccurate 'split-time' feedback upon a 10-mile time trial (TT) performance and to quantify power output into a practically meaningful unit of variation. Seven well-trained cyclists completed four randomised bouts of a 10-mile TT on a SRM\u2122 cycle ergometer. TTs were performed with (1) accurate performance feedback, (2) without performance feedback, (3) and (4) false negative and false positive 'split-time' feedback showing performance 5% slower or 5% faster than actual performance. There were no significant differences in completion time, average power output, heart rate or blood lactate between the four feedback conditions. There were significantly lower (p &lt; 0.001) average [Formula: see text] (ml min(-1)) and [Formula: see text] (l min(-1)) scores in the false positive (3,485 \u00b1 596; 119 \u00b1 33) and accurate (3,471 \u00b1 513; 117 \u00b1 22) feedback conditions compared to the false negative (3,753 \u00b1 410; 127 \u00b1 27) and blind (3,772 \u00b1 378; 124 \u00b1 21) feedback conditions. Cyclists spent a greater amount of time in a '20 watt zone' 10 W either side of average power in the negative feedback condition (fastest) than the accurate feedback (slowest) condition (39.3 vs. 32.2%, p &lt; 0.05). There were no significant differences in the 10-mile TT performance time between accurate and inaccurate feedback conditions, despite significantly lower average [Formula: see text] and [Formula: see text] scores in the false positive and accurate feedback conditions. Additionally, cycling with a small variation in power output (10 W either side of average power) produced the fastest TT. Further psycho-physiological research should examine the mechanism(s) why lower [Formula: see text] and [Formula: see text] scores are observed when cycling in a false positive or accurate feedback condition compared to a false negative or blind feedback condition.", "author" : [ { "dropping-particle" : "", "family" : "Wilson", "given" : "Mathew G", "non-dropping-particle" : "", "parse-names" : false, "suffix" : "" }, { "dropping-particle" : "", "family" : "Lane", "given" : "Andy M", "non-dropping-particle" : "", "parse-names" : false, "suffix" : "" }, { "dropping-particle" : "", "family" : "Beedie", "given" : "Chris J", "non-dropping-particle" : "", "parse-names" : false, "suffix" : "" }, { "dropping-particle" : "", "family" : "Farooq", "given" : "Abdulaziz", "non-dropping-particle" : "", "parse-names" : false, "suffix" : "" } ], "container-title" : "European journal of applied physiology", "id" : "ITEM-2", "issue" : "1", "issued" : { "date-parts" : [ [ "2012", "1" ] ] }, "page" : "231-6", "title" : "Influence of accurate and inaccurate 'split-time' feedback upon 10-mile time trial cycling performance.", "type" : "article-journal", "volume" : "112" }, "uris" : [ "http://www.mendeley.com/documents/?uuid=d929fd48-8362-4403-90ea-eae9316f2730" ] }, { "id" : "ITEM-3", "itemData" : { "DOI" : "10.1111/j.1600-0838.2010.01233.x", "abstract" : "This study assessed the effect of distance feedback on athletic performance, physiological and perceptual markers and the pacing strategies utilized during treadmill exercise. Thirteen men completed four self-paced 6 km treadmill time trials with either accurate, inaccurate or no distance feedback (NF). Inaccurate time trials involved participants receiving premature (PF) or delayed (DF) feedback, before or following the completion of each kilometer. The provision of accurate or inaccurate distance feedback (PF, DF) did not moderate the completion time or the rate of change in the ratings of perceived exertion (P&gt;0.05). However, completion times were significantly slower when exercising with no distance feedback (P&lt;0.001). Heart rate (HR), oxygen uptake (VO2) and running velocity all increased during the conditions (P&lt;0.001). A significantly lower VO2 (up to 7%) and HR (up to 6%) were observed during NF. This study has demonstrated that athletic performance and perceptual and physiological responses are unaffected by inaccurate distance feedback. However, the study indicates that individuals may exercise at a lower metabolic intensity when running without distance feedback.", "author" : [ { "dropping-particle" : "", "family" : "Faulkner", "given" : "J", "non-dropping-particle" : "", "parse-names" : false, "suffix" : "" }, { "dropping-particle" : "", "family" : "Arnold", "given" : "T", "non-dropping-particle" : "", "parse-names" : false, "suffix" : "" }, { "dropping-particle" : "", "family" : "Eston", "given" : "R", "non-dropping-particle" : "", "parse-names" : false, "suffix" : "" } ], "container-title" : "Scandinavian journal of medicine &amp; science in sports", "id" : "ITEM-3", "issue" : "6", "issued" : { "date-parts" : [ [ "2011", "12" ] ] }, "page" : "e176-83", "title" : "Effect of accurate and inaccurate distance feedback on performance markers and pacing strategies during running.", "type" : "article-journal", "volume" : "21" }, "uris" : [ "http://www.mendeley.com/documents/?uuid=c77cc60b-8427-4188-a908-54c53fbf32d8" ] }, { "id" : "ITEM-4", "itemData" : { "DOI" : "10.1249/01.MSS.0000155700.72702.76", "author" : [ { "dropping-particle" : "", "family" : "Albertus", "given" : "Yumna", "non-dropping-particle" : "", "parse-names" : false, "suffix" : "" }, { "dropping-particle" : "", "family" : "Tucker", "given" : "Ross", "non-dropping-particle" : "", "parse-names" : false, "suffix" : "" }, { "dropping-particle" : "", "family" : "Gibson", "given" : "Alan St Clair", "non-dropping-particle" : "", "parse-names" : false, "suffix" : "" }, { "dropping-particle" : "V.", "family" : "Lambert", "given" : "Estelle", "non-dropping-particle" : "", "parse-names" : false, "suffix" : "" }, { "dropping-particle" : "", "family" : "Hampson", "given" : "David B.", "non-dropping-particle" : "", "parse-names" : false, "suffix" : "" }, { "dropping-particle" : "", "family" : "Noakes", "given" : "Timothy D.", "non-dropping-particle" : "", "parse-names" : false, "suffix" : "" } ], "container-title" : "Medicine &amp; Science in Sports &amp; Exercise", "id" : "ITEM-4", "issue" : "3", "issued" : { "date-parts" : [ [ "2005", "3" ] ] }, "page" : "461-468", "title" : "Effect of Distance Feedback on Pacing Strategy and Perceived Exertion during Cycling", "type" : "article-journal", "volume" : "37" }, "uris" : [ "http://www.mendeley.com/documents/?uuid=049497ac-535d-43e0-a04a-36d250064500" ] } ], "mendeley" : { "previouslyFormattedCitation" : "(13,29,52,5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3,29,52,5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The duration of the exercise is known but participants are deceived that they are closer to, or further away from, the endpoint of the exercise via the manipulation of feedback regarding the distance covered, or the time elapsed. </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lastRenderedPageBreak/>
        <w:t>No differences in completion time, pacing strategy, or RPE were found in Albertus et al.’s study</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01.MSS.0000155700.72702.76", "author" : [ { "dropping-particle" : "", "family" : "Albertus", "given" : "Yumna", "non-dropping-particle" : "", "parse-names" : false, "suffix" : "" }, { "dropping-particle" : "", "family" : "Tucker", "given" : "Ross", "non-dropping-particle" : "", "parse-names" : false, "suffix" : "" }, { "dropping-particle" : "", "family" : "Gibson", "given" : "Alan St Clair", "non-dropping-particle" : "", "parse-names" : false, "suffix" : "" }, { "dropping-particle" : "V.", "family" : "Lambert", "given" : "Estelle", "non-dropping-particle" : "", "parse-names" : false, "suffix" : "" }, { "dropping-particle" : "", "family" : "Hampson", "given" : "David B.", "non-dropping-particle" : "", "parse-names" : false, "suffix" : "" }, { "dropping-particle" : "", "family" : "Noakes", "given" : "Timothy D.", "non-dropping-particle" : "", "parse-names" : false, "suffix" : "" } ], "container-title" : "Medicine &amp; Science in Sports &amp; Exercise", "id" : "ITEM-1", "issue" : "3", "issued" : { "date-parts" : [ [ "2005", "3" ] ] }, "page" : "461-468", "title" : "Effect of Distance Feedback on Pacing Strategy and Perceived Exertion during Cycling", "type" : "article-journal", "volume" : "37" }, "uris" : [ "http://www.mendeley.com/documents/?uuid=049497ac-535d-43e0-a04a-36d250064500" ] } ], "mendeley" : { "previouslyFormattedCitation" : "(2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of 20 km TT’s when well-trained cyclists received accurate, delayed, premature and randomly-timed distance feedback</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01.MSS.0000155700.72702.76", "author" : [ { "dropping-particle" : "", "family" : "Albertus", "given" : "Yumna", "non-dropping-particle" : "", "parse-names" : false, "suffix" : "" }, { "dropping-particle" : "", "family" : "Tucker", "given" : "Ross", "non-dropping-particle" : "", "parse-names" : false, "suffix" : "" }, { "dropping-particle" : "", "family" : "Gibson", "given" : "Alan St Clair", "non-dropping-particle" : "", "parse-names" : false, "suffix" : "" }, { "dropping-particle" : "V.", "family" : "Lambert", "given" : "Estelle", "non-dropping-particle" : "", "parse-names" : false, "suffix" : "" }, { "dropping-particle" : "", "family" : "Hampson", "given" : "David B.", "non-dropping-particle" : "", "parse-names" : false, "suffix" : "" }, { "dropping-particle" : "", "family" : "Noakes", "given" : "Timothy D.", "non-dropping-particle" : "", "parse-names" : false, "suffix" : "" } ], "container-title" : "Medicine &amp; Science in Sports &amp; Exercise", "id" : "ITEM-1", "issue" : "3", "issued" : { "date-parts" : [ [ "2005", "3" ] ] }, "page" : "461-468", "title" : "Effect of Distance Feedback on Pacing Strategy and Perceived Exertion during Cycling", "type" : "article-journal", "volume" : "37" }, "uris" : [ "http://www.mendeley.com/documents/?uuid=049497ac-535d-43e0-a04a-36d250064500" ] } ], "mendeley" : { "previouslyFormattedCitation" : "(2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is suggests that the initial anticipatory work-rate, based on the expected duration and previous experience, was more critical to the regulation of pace than the external distance feedback provided throughout exercise. Similarly, another study</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600-0838.2010.01233.x", "abstract" : "This study assessed the effect of distance feedback on athletic performance, physiological and perceptual markers and the pacing strategies utilized during treadmill exercise. Thirteen men completed four self-paced 6 km treadmill time trials with either accurate, inaccurate or no distance feedback (NF). Inaccurate time trials involved participants receiving premature (PF) or delayed (DF) feedback, before or following the completion of each kilometer. The provision of accurate or inaccurate distance feedback (PF, DF) did not moderate the completion time or the rate of change in the ratings of perceived exertion (P&gt;0.05). However, completion times were significantly slower when exercising with no distance feedback (P&lt;0.001). Heart rate (HR), oxygen uptake (VO2) and running velocity all increased during the conditions (P&lt;0.001). A significantly lower VO2 (up to 7%) and HR (up to 6%) were observed during NF. This study has demonstrated that athletic performance and perceptual and physiological responses are unaffected by inaccurate distance feedback. However, the study indicates that individuals may exercise at a lower metabolic intensity when running without distance feedback.", "author" : [ { "dropping-particle" : "", "family" : "Faulkner", "given" : "J", "non-dropping-particle" : "", "parse-names" : false, "suffix" : "" }, { "dropping-particle" : "", "family" : "Arnold", "given" : "T", "non-dropping-particle" : "", "parse-names" : false, "suffix" : "" }, { "dropping-particle" : "", "family" : "Eston", "given" : "R", "non-dropping-particle" : "", "parse-names" : false, "suffix" : "" } ], "container-title" : "Scandinavian journal of medicine &amp; science in sports", "id" : "ITEM-1", "issue" : "6", "issued" : { "date-parts" : [ [ "2011", "12" ] ] }, "page" : "e176-83", "title" : "Effect of accurate and inaccurate distance feedback on performance markers and pacing strategies during running.", "type" : "article-journal", "volume" : "21" }, "uris" : [ "http://www.mendeley.com/documents/?uuid=c77cc60b-8427-4188-a908-54c53fbf32d8" ] } ], "mendeley" : { "previouslyFormattedCitation" : "(1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found that completion time and pacing strategy did not differ between accurate and inaccurate feedback conditions. Using a similar protocol to Albertus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01.MSS.0000155700.72702.76", "author" : [ { "dropping-particle" : "", "family" : "Albertus", "given" : "Yumna", "non-dropping-particle" : "", "parse-names" : false, "suffix" : "" }, { "dropping-particle" : "", "family" : "Tucker", "given" : "Ross", "non-dropping-particle" : "", "parse-names" : false, "suffix" : "" }, { "dropping-particle" : "", "family" : "Gibson", "given" : "Alan St Clair", "non-dropping-particle" : "", "parse-names" : false, "suffix" : "" }, { "dropping-particle" : "V.", "family" : "Lambert", "given" : "Estelle", "non-dropping-particle" : "", "parse-names" : false, "suffix" : "" }, { "dropping-particle" : "", "family" : "Hampson", "given" : "David B.", "non-dropping-particle" : "", "parse-names" : false, "suffix" : "" }, { "dropping-particle" : "", "family" : "Noakes", "given" : "Timothy D.", "non-dropping-particle" : "", "parse-names" : false, "suffix" : "" } ], "container-title" : "Medicine &amp; Science in Sports &amp; Exercise", "id" : "ITEM-1", "issue" : "3", "issued" : { "date-parts" : [ [ "2005", "3" ] ] }, "page" : "461-468", "title" : "Effect of Distance Feedback on Pacing Strategy and Perceived Exertion during Cycling", "type" : "article-journal", "volume" : "37" }, "uris" : [ "http://www.mendeley.com/documents/?uuid=049497ac-535d-43e0-a04a-36d250064500" ] } ], "mendeley" : { "previouslyFormattedCitation" : "(2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accurate, premature and delayed distance feedback were provided to untrained participants during 6 km treadmill TT’s. In the delayed feedback trial, participants maintained a faster running velocity for longer, which enabled a 5% faster completion time, which although not statistically significant, is double the 2.5% difference deemed to be represent a meaningful change in TT performanc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The typical variation in an athlete's performance from race to race sets a benchmark for assessing the utility of performance tests and the magnitude of factors affecting medal prospects. We report here the typical variation in competitive performance of endurance runners.", "author" : [ { "dropping-particle" : "", "family" : "Hopkins", "given" : "W G", "non-dropping-particle" : "", "parse-names" : false, "suffix" : "" }, { "dropping-particle" : "", "family" : "Hewson", "given" : "D J", "non-dropping-particle" : "", "parse-names" : false, "suffix" : "" } ], "container-title" : "Medicine and science in sports and exercise", "id" : "ITEM-1", "issue" : "9", "issued" : { "date-parts" : [ [ "2001", "9" ] ] }, "page" : "1588-92", "title" : "Variability of competitive performance of distance runners.", "type" : "article-journal", "volume" : "33" }, "uris" : [ "http://www.mendeley.com/documents/?uuid=d2ec5207-50dc-43f2-9106-7b5ea90149ac" ] } ], "mendeley" : { "previouslyFormattedCitation" : "(54)"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4]</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However, this difference was in comparison to a blind feedback condition and not the accurate feedback condition, thereby supporting Albertus et al.’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01.MSS.0000155700.72702.76", "author" : [ { "dropping-particle" : "", "family" : "Albertus", "given" : "Yumna", "non-dropping-particle" : "", "parse-names" : false, "suffix" : "" }, { "dropping-particle" : "", "family" : "Tucker", "given" : "Ross", "non-dropping-particle" : "", "parse-names" : false, "suffix" : "" }, { "dropping-particle" : "", "family" : "Gibson", "given" : "Alan St Clair", "non-dropping-particle" : "", "parse-names" : false, "suffix" : "" }, { "dropping-particle" : "V.", "family" : "Lambert", "given" : "Estelle", "non-dropping-particle" : "", "parse-names" : false, "suffix" : "" }, { "dropping-particle" : "", "family" : "Hampson", "given" : "David B.", "non-dropping-particle" : "", "parse-names" : false, "suffix" : "" }, { "dropping-particle" : "", "family" : "Noakes", "given" : "Timothy D.", "non-dropping-particle" : "", "parse-names" : false, "suffix" : "" } ], "container-title" : "Medicine &amp; Science in Sports &amp; Exercise", "id" : "ITEM-1", "issue" : "3", "issued" : { "date-parts" : [ [ "2005", "3" ] ] }, "page" : "461-468", "title" : "Effect of Distance Feedback on Pacing Strategy and Perceived Exertion during Cycling", "type" : "article-journal", "volume" : "37" }, "uris" : [ "http://www.mendeley.com/documents/?uuid=049497ac-535d-43e0-a04a-36d250064500" ] } ], "mendeley" : { "previouslyFormattedCitation" : "(2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results and the perhaps more significant role of correct duration knowledge.</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Two further studies examined the effects of false positive and false negative time feedback on 10-mile cycling TT performance with well-trained cyclist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07/s10484-012-9200-7", "abstract" : "The study investigated responses to false feedback in laboratory cycling. Seven male competitive cyclists (age; M\u00a0=\u00a034.14\u00a0years, SD\u00a0=\u00a07.40) completed two ergometer time-trials, one each with false negative and false positive feedback (time\u00a0\u00b1\u00a05\u00a0%). MANOVA indicated main effects for condition [F(17, 104)\u00a0=\u00a09.42, p\u00a0&lt;\u00a00.001], and mile [F(153, 849)\u00a0=\u00a01.58, p\u00a0&lt;\u00a00.001], but no interaction [F(153, 849)\u00a0=\u00a00.470, p\u00a0=\u00a01.00]. No between-condition differences in power (F\u00a0=\u00a00.129, p\u00a0=\u00a00.720) or time to completion (F\u00a0=\u00a01.011, p\u00a0=\u00a00.338) were observed. Positive feedback was associated with higher glucose (F\u00a0=\u00a025.988, p\u00a0&lt;\u00a00.01), happiness (F\u00a0=\u00a06.097, p\u00a0=\u00a00.015) and calmness (F\u00a0=\u00a04.088, p\u00a0=\u00a00.045). Positive feedback was also associate with lower oxygen uptake (F\u00a0=\u00a08.830, p\u00a0=\u00a00.004), anxiety (F\u00a0=\u00a05.207, p\u00a0=\u00a00.024), gloominess (F\u00a0=\u00a06.322, p\u00a0=\u00a00.013), sluggishness (F\u00a0=\u00a011.650, p\u00a0=\u00a00.001), downheartedness (F\u00a0=\u00a015.844, p\u00a0=\u00a00.001), effort required to regulate emotion (F\u00a0=\u00a013.798, p\u00a0=\u00a00.001), and a trend towards lower lactate production (F\u00a0=\u00a03.815, p\u00a0=\u00a00.053). Data suggest that positive emotions and reduced metabolic cost of performance were associated with positive feedback.", "author" : [ { "dropping-particle" : "", "family" : "Beedie", "given" : "Christopher J", "non-dropping-particle" : "", "parse-names" : false, "suffix" : "" }, { "dropping-particle" : "", "family" : "Lane", "given" : "Andrew M", "non-dropping-particle" : "", "parse-names" : false, "suffix" : "" }, { "dropping-particle" : "", "family" : "Wilson", "given" : "Mathew G", "non-dropping-particle" : "", "parse-names" : false, "suffix" : "" } ], "container-title" : "Applied psychophysiology and biofeedback", "id" : "ITEM-1", "issued" : { "date-parts" : [ [ "2012", "6", "30" ] ] }, "title" : "A Possible Role for Emotion and Emotion Regulation in Physiological Responses to False Performance Feedback in 10 Mile Laboratory Cycling.", "type" : "article-journal" }, "uris" : [ "http://www.mendeley.com/documents/?uuid=c66680db-4fbb-4a0b-b488-b14b7199df95" ] }, { "id" : "ITEM-2", "itemData" : { "DOI" : "10.1007/s00421-011-1977-1", "abstract" : "The objective of the study is to examine the impact of accurate and inaccurate 'split-time' feedback upon a 10-mile time trial (TT) performance and to quantify power output into a practically meaningful unit of variation. Seven well-trained cyclists completed four randomised bouts of a 10-mile TT on a SRM\u2122 cycle ergometer. TTs were performed with (1) accurate performance feedback, (2) without performance feedback, (3) and (4) false negative and false positive 'split-time' feedback showing performance 5% slower or 5% faster than actual performance. There were no significant differences in completion time, average power output, heart rate or blood lactate between the four feedback conditions. There were significantly lower (p &lt; 0.001) average [Formula: see text] (ml min(-1)) and [Formula: see text] (l min(-1)) scores in the false positive (3,485 \u00b1 596; 119 \u00b1 33) and accurate (3,471 \u00b1 513; 117 \u00b1 22) feedback conditions compared to the false negative (3,753 \u00b1 410; 127 \u00b1 27) and blind (3,772 \u00b1 378; 124 \u00b1 21) feedback conditions. Cyclists spent a greater amount of time in a '20 watt zone' 10 W either side of average power in the negative feedback condition (fastest) than the accurate feedback (slowest) condition (39.3 vs. 32.2%, p &lt; 0.05). There were no significant differences in the 10-mile TT performance time between accurate and inaccurate feedback conditions, despite significantly lower average [Formula: see text] and [Formula: see text] scores in the false positive and accurate feedback conditions. Additionally, cycling with a small variation in power output (10 W either side of average power) produced the fastest TT. Further psycho-physiological research should examine the mechanism(s) why lower [Formula: see text] and [Formula: see text] scores are observed when cycling in a false positive or accurate feedback condition compared to a false negative or blind feedback condition.", "author" : [ { "dropping-particle" : "", "family" : "Wilson", "given" : "Mathew G", "non-dropping-particle" : "", "parse-names" : false, "suffix" : "" }, { "dropping-particle" : "", "family" : "Lane", "given" : "Andy M", "non-dropping-particle" : "", "parse-names" : false, "suffix" : "" }, { "dropping-particle" : "", "family" : "Beedie", "given" : "Chris J", "non-dropping-particle" : "", "parse-names" : false, "suffix" : "" }, { "dropping-particle" : "", "family" : "Farooq", "given" : "Abdulaziz", "non-dropping-particle" : "", "parse-names" : false, "suffix" : "" } ], "container-title" : "European journal of applied physiology", "id" : "ITEM-2", "issue" : "1", "issued" : { "date-parts" : [ [ "2012", "1" ] ] }, "page" : "231-6", "title" : "Influence of accurate and inaccurate 'split-time' feedback upon 10-mile time trial cycling performance.", "type" : "article-journal", "volume" : "112" }, "uris" : [ "http://www.mendeley.com/documents/?uuid=d929fd48-8362-4403-90ea-eae9316f2730" ] } ], "mendeley" : { "previouslyFormattedCitation" : "(52,5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2,5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ime elapsed feedback was given verbally to participants at 1-mile markers 5% ahead of true values in false positive conditions and 5% behind in false negative conditions, with no differences in completion time and power output between condition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07/s10484-012-9200-7", "abstract" : "The study investigated responses to false feedback in laboratory cycling. Seven male competitive cyclists (age; M\u00a0=\u00a034.14\u00a0years, SD\u00a0=\u00a07.40) completed two ergometer time-trials, one each with false negative and false positive feedback (time\u00a0\u00b1\u00a05\u00a0%). MANOVA indicated main effects for condition [F(17, 104)\u00a0=\u00a09.42, p\u00a0&lt;\u00a00.001], and mile [F(153, 849)\u00a0=\u00a01.58, p\u00a0&lt;\u00a00.001], but no interaction [F(153, 849)\u00a0=\u00a00.470, p\u00a0=\u00a01.00]. No between-condition differences in power (F\u00a0=\u00a00.129, p\u00a0=\u00a00.720) or time to completion (F\u00a0=\u00a01.011, p\u00a0=\u00a00.338) were observed. Positive feedback was associated with higher glucose (F\u00a0=\u00a025.988, p\u00a0&lt;\u00a00.01), happiness (F\u00a0=\u00a06.097, p\u00a0=\u00a00.015) and calmness (F\u00a0=\u00a04.088, p\u00a0=\u00a00.045). Positive feedback was also associate with lower oxygen uptake (F\u00a0=\u00a08.830, p\u00a0=\u00a00.004), anxiety (F\u00a0=\u00a05.207, p\u00a0=\u00a00.024), gloominess (F\u00a0=\u00a06.322, p\u00a0=\u00a00.013), sluggishness (F\u00a0=\u00a011.650, p\u00a0=\u00a00.001), downheartedness (F\u00a0=\u00a015.844, p\u00a0=\u00a00.001), effort required to regulate emotion (F\u00a0=\u00a013.798, p\u00a0=\u00a00.001), and a trend towards lower lactate production (F\u00a0=\u00a03.815, p\u00a0=\u00a00.053). Data suggest that positive emotions and reduced metabolic cost of performance were associated with positive feedback.", "author" : [ { "dropping-particle" : "", "family" : "Beedie", "given" : "Christopher J", "non-dropping-particle" : "", "parse-names" : false, "suffix" : "" }, { "dropping-particle" : "", "family" : "Lane", "given" : "Andrew M", "non-dropping-particle" : "", "parse-names" : false, "suffix" : "" }, { "dropping-particle" : "", "family" : "Wilson", "given" : "Mathew G", "non-dropping-particle" : "", "parse-names" : false, "suffix" : "" } ], "container-title" : "Applied psychophysiology and biofeedback", "id" : "ITEM-1", "issued" : { "date-parts" : [ [ "2012", "6", "30" ] ] }, "title" : "A Possible Role for Emotion and Emotion Regulation in Physiological Responses to False Performance Feedback in 10 Mile Laboratory Cycling.", "type" : "article-journal" }, "uris" : [ "http://www.mendeley.com/documents/?uuid=c66680db-4fbb-4a0b-b488-b14b7199df95" ] } ], "mendeley" : { "previouslyFormattedCitation" : "(52)"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2]</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Wilson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07/s00421-011-1977-1", "abstract" : "The objective of the study is to examine the impact of accurate and inaccurate 'split-time' feedback upon a 10-mile time trial (TT) performance and to quantify power output into a practically meaningful unit of variation. Seven well-trained cyclists completed four randomised bouts of a 10-mile TT on a SRM\u2122 cycle ergometer. TTs were performed with (1) accurate performance feedback, (2) without performance feedback, (3) and (4) false negative and false positive 'split-time' feedback showing performance 5% slower or 5% faster than actual performance. There were no significant differences in completion time, average power output, heart rate or blood lactate between the four feedback conditions. There were significantly lower (p &lt; 0.001) average [Formula: see text] (ml min(-1)) and [Formula: see text] (l min(-1)) scores in the false positive (3,485 \u00b1 596; 119 \u00b1 33) and accurate (3,471 \u00b1 513; 117 \u00b1 22) feedback conditions compared to the false negative (3,753 \u00b1 410; 127 \u00b1 27) and blind (3,772 \u00b1 378; 124 \u00b1 21) feedback conditions. Cyclists spent a greater amount of time in a '20 watt zone' 10 W either side of average power in the negative feedback condition (fastest) than the accurate feedback (slowest) condition (39.3 vs. 32.2%, p &lt; 0.05). There were no significant differences in the 10-mile TT performance time between accurate and inaccurate feedback conditions, despite significantly lower average [Formula: see text] and [Formula: see text] scores in the false positive and accurate feedback conditions. Additionally, cycling with a small variation in power output (10 W either side of average power) produced the fastest TT. Further psycho-physiological research should examine the mechanism(s) why lower [Formula: see text] and [Formula: see text] scores are observed when cycling in a false positive or accurate feedback condition compared to a false negative or blind feedback condition.", "author" : [ { "dropping-particle" : "", "family" : "Wilson", "given" : "Mathew G", "non-dropping-particle" : "", "parse-names" : false, "suffix" : "" }, { "dropping-particle" : "", "family" : "Lane", "given" : "Andy M", "non-dropping-particle" : "", "parse-names" : false, "suffix" : "" }, { "dropping-particle" : "", "family" : "Beedie", "given" : "Chris J", "non-dropping-particle" : "", "parse-names" : false, "suffix" : "" }, { "dropping-particle" : "", "family" : "Farooq", "given" : "Abdulaziz", "non-dropping-particle" : "", "parse-names" : false, "suffix" : "" } ], "container-title" : "European journal of applied physiology", "id" : "ITEM-1", "issue" : "1", "issued" : { "date-parts" : [ [ "2012", "1" ] ] }, "page" : "231-6", "title" : "Influence of accurate and inaccurate 'split-time' feedback upon 10-mile time trial cycling performance.", "type" : "article-journal", "volume" : "112" }, "uris" : [ "http://www.mendeley.com/documents/?uuid=d929fd48-8362-4403-90ea-eae9316f2730" ] } ], "mendeley" : { "previouslyFormattedCitation" : "(5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lso reported additional data from accurate and blind feedback trials, finding no differences between the four feedback conditions. The results from these feedback studies suggest that TT completion time does not differ between false and accurate trials where discontinuous verbal feedback is provided throughout exercise.</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Whilst these feedback conditions elicited similar TT performances, there were marked differences in the physiological responses to the bouts. Beedie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07/s10484-012-9200-7", "abstract" : "The study investigated responses to false feedback in laboratory cycling. Seven male competitive cyclists (age; M\u00a0=\u00a034.14\u00a0years, SD\u00a0=\u00a07.40) completed two ergometer time-trials, one each with false negative and false positive feedback (time\u00a0\u00b1\u00a05\u00a0%). MANOVA indicated main effects for condition [F(17, 104)\u00a0=\u00a09.42, p\u00a0&lt;\u00a00.001], and mile [F(153, 849)\u00a0=\u00a01.58, p\u00a0&lt;\u00a00.001], but no interaction [F(153, 849)\u00a0=\u00a00.470, p\u00a0=\u00a01.00]. No between-condition differences in power (F\u00a0=\u00a00.129, p\u00a0=\u00a00.720) or time to completion (F\u00a0=\u00a01.011, p\u00a0=\u00a00.338) were observed. Positive feedback was associated with higher glucose (F\u00a0=\u00a025.988, p\u00a0&lt;\u00a00.01), happiness (F\u00a0=\u00a06.097, p\u00a0=\u00a00.015) and calmness (F\u00a0=\u00a04.088, p\u00a0=\u00a00.045). Positive feedback was also associate with lower oxygen uptake (F\u00a0=\u00a08.830, p\u00a0=\u00a00.004), anxiety (F\u00a0=\u00a05.207, p\u00a0=\u00a00.024), gloominess (F\u00a0=\u00a06.322, p\u00a0=\u00a00.013), sluggishness (F\u00a0=\u00a011.650, p\u00a0=\u00a00.001), downheartedness (F\u00a0=\u00a015.844, p\u00a0=\u00a00.001), effort required to regulate emotion (F\u00a0=\u00a013.798, p\u00a0=\u00a00.001), and a trend towards lower lactate production (F\u00a0=\u00a03.815, p\u00a0=\u00a00.053). Data suggest that positive emotions and reduced metabolic cost of performance were associated with positive feedback.", "author" : [ { "dropping-particle" : "", "family" : "Beedie", "given" : "Christopher J", "non-dropping-particle" : "", "parse-names" : false, "suffix" : "" }, { "dropping-particle" : "", "family" : "Lane", "given" : "Andrew M", "non-dropping-particle" : "", "parse-names" : false, "suffix" : "" }, { "dropping-particle" : "", "family" : "Wilson", "given" : "Mathew G", "non-dropping-particle" : "", "parse-names" : false, "suffix" : "" } ], "container-title" : "Applied psychophysiology and biofeedback", "id" : "ITEM-1", "issued" : { "date-parts" : [ [ "2012", "6", "30" ] ] }, "title" : "A Possible Role for Emotion and Emotion Regulation in Physiological Responses to False Performance Feedback in 10 Mile Laboratory Cycling.", "type" : "article-journal" }, "uris" : [ "http://www.mendeley.com/documents/?uuid=c66680db-4fbb-4a0b-b488-b14b7199df95" ] } ], "mendeley" : { "previouslyFormattedCitation" : "(52)"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2]</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was also the only feedback study that measured emo</w:t>
      </w:r>
      <w:r w:rsidRPr="00391B55">
        <w:rPr>
          <w:rFonts w:ascii="Times New Roman" w:hAnsi="Times New Roman" w:cs="Times New Roman"/>
          <w:sz w:val="20"/>
          <w:szCs w:val="20"/>
        </w:rPr>
        <w:lastRenderedPageBreak/>
        <w:t>tions to identify possible underlying psychological mechanisms that could explain how belief effects, manipulated via deception, could affect performance. In addition to lower oxygen uptake and higher blood glucose, more ‘positive’ emotions and less effort needed to regulate emotions were reported in the false positive feedback conditions compared to the negative feedback condition. Greater energy cost has been associated with the regulation of emotion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37/0022-3514.92.2.325", "abstract" : "The present work suggests that self-control relies on glucose as a limited energy source. Laboratory tests of self-control (i.e., the Stroop task, thought suppression, emotion regulation, attention control) and of social behaviors (i.e., helping behavior, coping with thoughts of death, stifling prejudice during an interracial interaction) showed that (a) acts of self-control reduced blood glucose levels, (b) low levels of blood glucose after an initial self-control task predicted poor performance on a subsequent self-control task, and (c) initial acts of self-control impaired performance on subsequent self-control tasks, but consuming a glucose drink eliminated these impairments. Self-control requires a certain amount of glucose to operate unimpaired. A single act of self-control causes glucose to drop below optimal levels, thereby impairing subsequent attempts at self-control.", "author" : [ { "dropping-particle" : "", "family" : "Gailliot", "given" : "Matthew T", "non-dropping-particle" : "", "parse-names" : false, "suffix" : "" }, { "dropping-particle" : "", "family" : "Baumeister", "given" : "Roy F", "non-dropping-particle" : "", "parse-names" : false, "suffix" : "" }, { "dropping-particle" : "", "family" : "DeWall", "given" : "C Nathan", "non-dropping-particle" : "", "parse-names" : false, "suffix" : "" }, { "dropping-particle" : "", "family" : "Maner", "given" : "Jon K", "non-dropping-particle" : "", "parse-names" : false, "suffix" : "" }, { "dropping-particle" : "", "family" : "Plant", "given" : "E Ashby", "non-dropping-particle" : "", "parse-names" : false, "suffix" : "" }, { "dropping-particle" : "", "family" : "Tice", "given" : "Dianne M", "non-dropping-particle" : "", "parse-names" : false, "suffix" : "" }, { "dropping-particle" : "", "family" : "Brewer", "given" : "Lauren E", "non-dropping-particle" : "", "parse-names" : false, "suffix" : "" }, { "dropping-particle" : "", "family" : "Schmeichel", "given" : "Brandon J", "non-dropping-particle" : "", "parse-names" : false, "suffix" : "" } ], "container-title" : "Journal of personality and social psychology", "id" : "ITEM-1", "issue" : "2", "issued" : { "date-parts" : [ [ "2007", "2" ] ] }, "page" : "325-36", "title" : "Self-control relies on glucose as a limited energy source: willpower is more than a metaphor.", "type" : "article-journal", "volume" : "92" }, "uris" : [ "http://www.mendeley.com/documents/?uuid=81696066-f99d-4ec3-bc5d-cb5958c30bce" ] }, { "id" : "ITEM-2", "itemData" : { "abstract" : "The authors review evidence that self-control may consume a limited resource. Exerting self-control may consume self-control strength, reducing the amount of strength available for subsequent self-control efforts. Coping with stress, regulating negative affect, and resisting temptations require self-control, and after such self-control efforts, subsequent attempts at self-control are more likely to fail. Continuous self-control efforts, such as vigilance, also degrade over time. These decrements in self-control are probably not due to negative moods or learned helplessness produced by the initial self-control attempt. These decrements appear to be specific to behaviors that involve self-control; behaviors that do not require self-control neither consume nor require self-control strength. It is concluded that the executive component of the self--in particular, inhibition--relies on a limited, consumable resource.", "author" : [ { "dropping-particle" : "", "family" : "Muraven", "given" : "M", "non-dropping-particle" : "", "parse-names" : false, "suffix" : "" }, { "dropping-particle" : "", "family" : "Baumeister", "given" : "R F", "non-dropping-particle" : "", "parse-names" : false, "suffix" : "" } ], "container-title" : "Psychological bulletin", "id" : "ITEM-2", "issue" : "2", "issued" : { "date-parts" : [ [ "2000", "3" ] ] }, "page" : "247-59", "title" : "Self-regulation and depletion of limited resources: does self-control resemble a muscle?", "type" : "article-journal", "volume" : "126" }, "uris" : [ "http://www.mendeley.com/documents/?uuid=f561dc8d-c625-48c8-988d-3c4a6226f705" ] } ], "mendeley" : { "previouslyFormattedCitation" : "(55,56)"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5,56]</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and therefore suggests that emotions could have a mediating role between belief effects and performance, and suggests that the positive feedback in this study may have lowered the metabolic cost of movement. Mauger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9.062844", "abstract" : "To determine whether the provision of comparative performance feedback during 4 km track cycling affects completion time.", "author" : [ { "dropping-particle" : "", "family" : "Mauger", "given" : "a R", "non-dropping-particle" : "", "parse-names" : false, "suffix" : "" }, { "dropping-particle" : "", "family" : "Jones", "given" : "a M", "non-dropping-particle" : "", "parse-names" : false, "suffix" : "" }, { "dropping-particle" : "", "family" : "Williams", "given" : "C a", "non-dropping-particle" : "", "parse-names" : false, "suffix" : "" } ], "container-title" : "British journal of sports medicine", "id" : "ITEM-1", "issue" : "3", "issued" : { "date-parts" : [ [ "2011", "3" ] ] }, "page" : "225-9", "title" : "The effect of non-contingent and accurate performance feedback on pacing and time trial performance in 4-km track cycling.", "type" : "article-journal", "volume" : "45" }, "uris" : [ "http://www.mendeley.com/documents/?uuid=ca042900-2b05-4a90-ab34-0f9de1b376f9" ] } ], "mendeley" : { "previouslyFormattedCitation" : "(57)"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7]</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also speculated that the higher proportion of positive feedback responses, given in a trial where correct split time feedback was provided in comparison to a false feedback trial, elicited motivational benefits which allowed a faster time to completion. Future studies on deception that measure psychological variables, such as emotions and motivation, are warranted to further explore these possible mechanisms.</w:t>
      </w:r>
      <w:r w:rsidRPr="00391B55">
        <w:rPr>
          <w:rFonts w:ascii="Times New Roman" w:hAnsi="Times New Roman" w:cs="Times New Roman"/>
          <w:i/>
          <w:sz w:val="20"/>
          <w:szCs w:val="20"/>
        </w:rPr>
        <w:t xml:space="preserve"> </w:t>
      </w:r>
    </w:p>
    <w:p w:rsidR="00C17177" w:rsidRPr="00391B55" w:rsidRDefault="00C17177" w:rsidP="00C17177">
      <w:pPr>
        <w:pStyle w:val="NoSpacing"/>
        <w:spacing w:before="240" w:line="480" w:lineRule="auto"/>
        <w:jc w:val="both"/>
        <w:rPr>
          <w:rFonts w:ascii="Times New Roman" w:hAnsi="Times New Roman" w:cs="Times New Roman"/>
          <w:sz w:val="20"/>
          <w:szCs w:val="20"/>
        </w:rPr>
      </w:pPr>
      <w:r w:rsidRPr="00391B55">
        <w:rPr>
          <w:rFonts w:ascii="Times New Roman" w:hAnsi="Times New Roman" w:cs="Times New Roman"/>
          <w:sz w:val="20"/>
          <w:szCs w:val="20"/>
        </w:rPr>
        <w:t xml:space="preserve">3.2 Blind Interventions Where No Feedback is Given </w:t>
      </w:r>
    </w:p>
    <w:p w:rsidR="00C17177" w:rsidRPr="00391B55" w:rsidRDefault="00C17177" w:rsidP="00C17177">
      <w:pPr>
        <w:pStyle w:val="NoSpacing"/>
        <w:spacing w:before="240" w:line="480" w:lineRule="auto"/>
        <w:jc w:val="both"/>
        <w:rPr>
          <w:rFonts w:ascii="Times New Roman" w:hAnsi="Times New Roman" w:cs="Times New Roman"/>
          <w:i/>
          <w:sz w:val="20"/>
          <w:szCs w:val="20"/>
        </w:rPr>
      </w:pPr>
      <w:r w:rsidRPr="00391B55">
        <w:rPr>
          <w:rFonts w:ascii="Times New Roman" w:hAnsi="Times New Roman" w:cs="Times New Roman"/>
          <w:sz w:val="20"/>
          <w:szCs w:val="20"/>
        </w:rPr>
        <w:t>Studies blinding participants to any external feedback have provided inconsistent result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ports-2011-090257", "abstract" : "To determine the importance of the provision of external exercise information to the setting of the pacing strategy, in subjects unfamiliar with a cycling task.", "author" : [ { "dropping-particle" : "", "family" : "Williams", "given" : "C a", "non-dropping-particle" : "", "parse-names" : false, "suffix" : "" }, { "dropping-particle" : "", "family" : "Bailey", "given" : "S D", "non-dropping-particle" : "", "parse-names" : false, "suffix" : "" }, { "dropping-particle" : "", "family" : "Mauger", "given" : "a R", "non-dropping-particle" : "", "parse-names" : false, "suffix" : "" } ], "container-title" : "British journal of sports medicine", "id" : "ITEM-1", "issue" : "1", "issued" : { "date-parts" : [ [ "2012", "1" ] ] }, "page" : "49-53", "title" : "External exercise information provides no immediate additional performance benefit to untrained individuals in time trial cycling.", "type" : "article-journal", "volume" : "46" }, "uris" : [ "http://www.mendeley.com/documents/?uuid=7894986e-7203-4154-b963-6290d9af4922" ] }, { "id" : "ITEM-2", "itemData" : { "DOI" : "10.1007/s00421-011-1977-1", "abstract" : "The objective of the study is to examine the impact of accurate and inaccurate 'split-time' feedback upon a 10-mile time trial (TT) performance and to quantify power output into a practically meaningful unit of variation. Seven well-trained cyclists completed four randomised bouts of a 10-mile TT on a SRM\u2122 cycle ergometer. TTs were performed with (1) accurate performance feedback, (2) without performance feedback, (3) and (4) false negative and false positive 'split-time' feedback showing performance 5% slower or 5% faster than actual performance. There were no significant differences in completion time, average power output, heart rate or blood lactate between the four feedback conditions. There were significantly lower (p &lt; 0.001) average [Formula: see text] (ml min(-1)) and [Formula: see text] (l min(-1)) scores in the false positive (3,485 \u00b1 596; 119 \u00b1 33) and accurate (3,471 \u00b1 513; 117 \u00b1 22) feedback conditions compared to the false negative (3,753 \u00b1 410; 127 \u00b1 27) and blind (3,772 \u00b1 378; 124 \u00b1 21) feedback conditions. Cyclists spent a greater amount of time in a '20 watt zone' 10 W either side of average power in the negative feedback condition (fastest) than the accurate feedback (slowest) condition (39.3 vs. 32.2%, p &lt; 0.05). There were no significant differences in the 10-mile TT performance time between accurate and inaccurate feedback conditions, despite significantly lower average [Formula: see text] and [Formula: see text] scores in the false positive and accurate feedback conditions. Additionally, cycling with a small variation in power output (10 W either side of average power) produced the fastest TT. Further psycho-physiological research should examine the mechanism(s) why lower [Formula: see text] and [Formula: see text] scores are observed when cycling in a false positive or accurate feedback condition compared to a false negative or blind feedback condition.", "author" : [ { "dropping-particle" : "", "family" : "Wilson", "given" : "Mathew G", "non-dropping-particle" : "", "parse-names" : false, "suffix" : "" }, { "dropping-particle" : "", "family" : "Lane", "given" : "Andy M", "non-dropping-particle" : "", "parse-names" : false, "suffix" : "" }, { "dropping-particle" : "", "family" : "Beedie", "given" : "Chris J", "non-dropping-particle" : "", "parse-names" : false, "suffix" : "" }, { "dropping-particle" : "", "family" : "Farooq", "given" : "Abdulaziz", "non-dropping-particle" : "", "parse-names" : false, "suffix" : "" } ], "container-title" : "European journal of applied physiology", "id" : "ITEM-2", "issue" : "1", "issued" : { "date-parts" : [ [ "2012", "1" ] ] }, "page" : "231-6", "title" : "Influence of accurate and inaccurate 'split-time' feedback upon 10-mile time trial cycling performance.", "type" : "article-journal", "volume" : "112" }, "uris" : [ "http://www.mendeley.com/documents/?uuid=d929fd48-8362-4403-90ea-eae9316f2730" ] }, { "id" : "ITEM-3", "itemData" : { "DOI" : "10.1111/j.1600-0838.2010.01233.x", "abstract" : "This study assessed the effect of distance feedback on athletic performance, physiological and perceptual markers and the pacing strategies utilized during treadmill exercise. Thirteen men completed four self-paced 6 km treadmill time trials with either accurate, inaccurate or no distance feedback (NF). Inaccurate time trials involved participants receiving premature (PF) or delayed (DF) feedback, before or following the completion of each kilometer. The provision of accurate or inaccurate distance feedback (PF, DF) did not moderate the completion time or the rate of change in the ratings of perceived exertion (P&gt;0.05). However, completion times were significantly slower when exercising with no distance feedback (P&lt;0.001). Heart rate (HR), oxygen uptake (VO2) and running velocity all increased during the conditions (P&lt;0.001). A significantly lower VO2 (up to 7%) and HR (up to 6%) were observed during NF. This study has demonstrated that athletic performance and perceptual and physiological responses are unaffected by inaccurate distance feedback. However, the study indicates that individuals may exercise at a lower metabolic intensity when running without distance feedback.", "author" : [ { "dropping-particle" : "", "family" : "Faulkner", "given" : "J", "non-dropping-particle" : "", "parse-names" : false, "suffix" : "" }, { "dropping-particle" : "", "family" : "Arnold", "given" : "T", "non-dropping-particle" : "", "parse-names" : false, "suffix" : "" }, { "dropping-particle" : "", "family" : "Eston", "given" : "R", "non-dropping-particle" : "", "parse-names" : false, "suffix" : "" } ], "container-title" : "Scandinavian journal of medicine &amp; science in sports", "id" : "ITEM-3", "issue" : "6", "issued" : { "date-parts" : [ [ "2011", "12" ] ] }, "page" : "e176-83", "title" : "Effect of accurate and inaccurate distance feedback on performance markers and pacing strategies during running.", "type" : "article-journal", "volume" : "21" }, "uris" : [ "http://www.mendeley.com/documents/?uuid=c77cc60b-8427-4188-a908-54c53fbf32d8" ] }, { "id" : "ITEM-4", "itemData" : { "DOI" : "10.1136/bjsm.2009.057315", "abstract" : "To investigate how experience and feedback influence pacing and performance during time trial cycling.", "author" : [ { "dropping-particle" : "", "family" : "Micklewright", "given" : "D", "non-dropping-particle" : "", "parse-names" : false, "suffix" : "" }, { "dropping-particle" : "", "family" : "Papadopoulou", "given" : "E", "non-dropping-particle" : "", "parse-names" : false, "suffix" : "" }, { "dropping-particle" : "", "family" : "Swart", "given" : "J", "non-dropping-particle" : "", "parse-names" : false, "suffix" : "" }, { "dropping-particle" : "", "family" : "Noakes", "given" : "T", "non-dropping-particle" : "", "parse-names" : false, "suffix" : "" } ], "container-title" : "British journal of sports medicine", "id" : "ITEM-4", "issue" : "13", "issued" : { "date-parts" : [ [ "2010", "10" ] ] }, "page" : "952-60", "title" : "Previous experience influences pacing during 20 km time trial cycling.", "type" : "article-journal", "volume" : "44" }, "uris" : [ "http://www.mendeley.com/documents/?uuid=a2aac9c9-09ad-4407-b51d-c43fe4652e5c" ] }, { "id" : "ITEM-5", "itemData" : { "DOI" : "10.1249/MSS.0b013e3181854957", "abstract" : "To determine the importance of distance knowledge, distance feedback, and prior experience on the setting of a pacing strategy.", "author" : [ { "dropping-particle" : "", "family" : "Mauger", "given" : "Alexis R", "non-dropping-particle" : "", "parse-names" : false, "suffix" : "" }, { "dropping-particle" : "", "family" : "Jones", "given" : "Andrew M", "non-dropping-particle" : "", "parse-names" : false, "suffix" : "" }, { "dropping-particle" : "", "family" : "Williams", "given" : "Craig a", "non-dropping-particle" : "", "parse-names" : false, "suffix" : "" } ], "container-title" : "Medicine and science in sports and exercise", "id" : "ITEM-5", "issue" : "2", "issued" : { "date-parts" : [ [ "2009", "2" ] ] }, "page" : "451-8", "title" : "Influence of feedback and prior experience on pacing during a 4-km cycle time trial.", "type" : "article-journal", "volume" : "41" }, "uris" : [ "http://www.mendeley.com/documents/?uuid=a88d8aa8-a864-4562-a2d5-0c34e539738a" ] } ], "mendeley" : { "previouslyFormattedCitation" : "(10,13,47,48,5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0,13,47,48,5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eory</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8.050799",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6" ] ] }, "page" : "392-400", "title" : "The anticipatory regulation of performance: the physiological basis for pacing strategies and the development of a perception-based model for exercise performance.", "type" : "article-journal", "volume" : "43" }, "uris" : [ "http://www.mendeley.com/documents/?uuid=7d71ad63-ff1c-4c8b-a118-96827e863629" ] } ], "mendeley" : { "previouslyFormattedCitation" : "(2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states that with knowledge of the endpoint but no external feedback such as speed, time elapsed, or distance covered provided during the exercise, these cues cannot be used to regulate pace in accordance to the endpoint. This creates an element of uncertainty and an incorrect calculation of conscious RPE, resulting in an underperformance. Put simply, blinded participants are deprived of the information they need to make the on-going pacing adjustments necessary to maintain the appropriate RPE trajectory. In support of this, Faulkner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600-0838.2010.01233.x", "abstract" : "This study assessed the effect of distance feedback on athletic performance, physiological and perceptual markers and the pacing strategies utilized during treadmill exercise. Thirteen men completed four self-paced 6 km treadmill time trials with either accurate, inaccurate or no distance feedback (NF). Inaccurate time trials involved participants receiving premature (PF) or delayed (DF) feedback, before or following the completion of each kilometer. The provision of accurate or inaccurate distance feedback (PF, DF) did not moderate the completion time or the rate of change in the ratings of perceived exertion (P&gt;0.05). However, completion times were significantly slower when exercising with no distance feedback (P&lt;0.001). Heart rate (HR), oxygen uptake (VO2) and running velocity all increased during the conditions (P&lt;0.001). A significantly lower VO2 (up to 7%) and HR (up to 6%) were observed during NF. This study has demonstrated that athletic performance and perceptual and physiological responses are unaffected by inaccurate distance feedback. However, the study indicates that individuals may exercise at a lower metabolic intensity when running without distance feedback.", "author" : [ { "dropping-particle" : "", "family" : "Faulkner", "given" : "J", "non-dropping-particle" : "", "parse-names" : false, "suffix" : "" }, { "dropping-particle" : "", "family" : "Arnold", "given" : "T", "non-dropping-particle" : "", "parse-names" : false, "suffix" : "" }, { "dropping-particle" : "", "family" : "Eston", "given" : "R", "non-dropping-particle" : "", "parse-names" : false, "suffix" : "" } ], "container-title" : "Scandinavian journal of medicine &amp; science in sports", "id" : "ITEM-1", "issue" : "6", "issued" : { "date-parts" : [ [ "2011", "12" ] ] }, "page" : "e176-83", "title" : "Effect of accurate and inaccurate distance feedback on performance markers and pacing strategies during running.", "type" : "article-journal", "volume" : "21" }, "uris" : [ "http://www.mendeley.com/documents/?uuid=c77cc60b-8427-4188-a908-54c53fbf32d8" ] } ], "mendeley" : { "previouslyFormattedCitation" : "(1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found that pacing strategy and completion time were significantly slower, with corresponding lower heart rate and oxygen uptake, in a blind feedback condition than accurate feedback and delayed feedback conditions. This underperformance, and the similar RPE scores between trials, is comparable to a </w:t>
      </w:r>
      <w:r w:rsidRPr="00391B55">
        <w:rPr>
          <w:rFonts w:ascii="Times New Roman" w:hAnsi="Times New Roman" w:cs="Times New Roman"/>
          <w:sz w:val="20"/>
          <w:szCs w:val="20"/>
        </w:rPr>
        <w:lastRenderedPageBreak/>
        <w:t>previously discussed study</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1f6ee3b", "abstract" : "The anticipation of exercise-induced stress influences performance during continuous exercise. However, not all exercise is continuous. This study explores the influence of prior knowledge of sprint number on mechanical work, surface EMG, and RPE during repeated-sprint exercise (RSE).", "author" : [ { "dropping-particle" : "", "family" : "Billaut", "given" : "Fran\u00e7ois", "non-dropping-particle" : "", "parse-names" : false, "suffix" : "" }, { "dropping-particle" : "", "family" : "Bishop", "given" : "David J", "non-dropping-particle" : "", "parse-names" : false, "suffix" : "" }, { "dropping-particle" : "", "family" : "Schaerz", "given" : "Simon", "non-dropping-particle" : "", "parse-names" : false, "suffix" : "" }, { "dropping-particle" : "", "family" : "Noakes", "given" : "Timothy D", "non-dropping-particle" : "", "parse-names" : false, "suffix" : "" } ], "container-title" : "Medicine and science in sports and exercise", "id" : "ITEM-1", "issue" : "4", "issued" : { "date-parts" : [ [ "2011", "4" ] ] }, "page" : "665-72", "title" : "Influence of knowledge of sprint number on pacing during repeated-sprint exercise.", "type" : "article-journal", "volume" : "43" }, "uris" : [ "http://www.mendeley.com/documents/?uuid=947f8f05-82b5-45ef-b6f9-4812a7606409" ] } ], "mendeley" : { "previouslyFormattedCitation" : "(45)"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5]</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of open-loop exercise suggesting that blind feedback may have similar effects on performance as blind duration. However, Wilson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07/s00421-011-1977-1", "abstract" : "The objective of the study is to examine the impact of accurate and inaccurate 'split-time' feedback upon a 10-mile time trial (TT) performance and to quantify power output into a practically meaningful unit of variation. Seven well-trained cyclists completed four randomised bouts of a 10-mile TT on a SRM\u2122 cycle ergometer. TTs were performed with (1) accurate performance feedback, (2) without performance feedback, (3) and (4) false negative and false positive 'split-time' feedback showing performance 5% slower or 5% faster than actual performance. There were no significant differences in completion time, average power output, heart rate or blood lactate between the four feedback conditions. There were significantly lower (p &lt; 0.001) average [Formula: see text] (ml min(-1)) and [Formula: see text] (l min(-1)) scores in the false positive (3,485 \u00b1 596; 119 \u00b1 33) and accurate (3,471 \u00b1 513; 117 \u00b1 22) feedback conditions compared to the false negative (3,753 \u00b1 410; 127 \u00b1 27) and blind (3,772 \u00b1 378; 124 \u00b1 21) feedback conditions. Cyclists spent a greater amount of time in a '20 watt zone' 10 W either side of average power in the negative feedback condition (fastest) than the accurate feedback (slowest) condition (39.3 vs. 32.2%, p &lt; 0.05). There were no significant differences in the 10-mile TT performance time between accurate and inaccurate feedback conditions, despite significantly lower average [Formula: see text] and [Formula: see text] scores in the false positive and accurate feedback conditions. Additionally, cycling with a small variation in power output (10 W either side of average power) produced the fastest TT. Further psycho-physiological research should examine the mechanism(s) why lower [Formula: see text] and [Formula: see text] scores are observed when cycling in a false positive or accurate feedback condition compared to a false negative or blind feedback condition.", "author" : [ { "dropping-particle" : "", "family" : "Wilson", "given" : "Mathew G", "non-dropping-particle" : "", "parse-names" : false, "suffix" : "" }, { "dropping-particle" : "", "family" : "Lane", "given" : "Andy M", "non-dropping-particle" : "", "parse-names" : false, "suffix" : "" }, { "dropping-particle" : "", "family" : "Beedie", "given" : "Chris J", "non-dropping-particle" : "", "parse-names" : false, "suffix" : "" }, { "dropping-particle" : "", "family" : "Farooq", "given" : "Abdulaziz", "non-dropping-particle" : "", "parse-names" : false, "suffix" : "" } ], "container-title" : "European journal of applied physiology", "id" : "ITEM-1", "issue" : "1", "issued" : { "date-parts" : [ [ "2012", "1" ] ] }, "page" : "231-6", "title" : "Influence of accurate and inaccurate 'split-time' feedback upon 10-mile time trial cycling performance.", "type" : "article-journal", "volume" : "112" }, "uris" : [ "http://www.mendeley.com/documents/?uuid=d929fd48-8362-4403-90ea-eae9316f2730" ] } ], "mendeley" : { "previouslyFormattedCitation" : "(5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contrastingly reported that, whilst no differences were found in completion times, power output or heart rate, oxygen uptake and ventilation were higher in the false negative and blind feedback conditions than in false positive and accurate feedback conditions. Once more, the mechanisms are unknown but emotion regulation or motivation may have played a role in this increase in metabolic strain when false negative or no feedback was provided</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07/s10484-012-9200-7", "abstract" : "The study investigated responses to false feedback in laboratory cycling. Seven male competitive cyclists (age; M\u00a0=\u00a034.14\u00a0years, SD\u00a0=\u00a07.40) completed two ergometer time-trials, one each with false negative and false positive feedback (time\u00a0\u00b1\u00a05\u00a0%). MANOVA indicated main effects for condition [F(17, 104)\u00a0=\u00a09.42, p\u00a0&lt;\u00a00.001], and mile [F(153, 849)\u00a0=\u00a01.58, p\u00a0&lt;\u00a00.001], but no interaction [F(153, 849)\u00a0=\u00a00.470, p\u00a0=\u00a01.00]. No between-condition differences in power (F\u00a0=\u00a00.129, p\u00a0=\u00a00.720) or time to completion (F\u00a0=\u00a01.011, p\u00a0=\u00a00.338) were observed. Positive feedback was associated with higher glucose (F\u00a0=\u00a025.988, p\u00a0&lt;\u00a00.01), happiness (F\u00a0=\u00a06.097, p\u00a0=\u00a00.015) and calmness (F\u00a0=\u00a04.088, p\u00a0=\u00a00.045). Positive feedback was also associate with lower oxygen uptake (F\u00a0=\u00a08.830, p\u00a0=\u00a00.004), anxiety (F\u00a0=\u00a05.207, p\u00a0=\u00a00.024), gloominess (F\u00a0=\u00a06.322, p\u00a0=\u00a00.013), sluggishness (F\u00a0=\u00a011.650, p\u00a0=\u00a00.001), downheartedness (F\u00a0=\u00a015.844, p\u00a0=\u00a00.001), effort required to regulate emotion (F\u00a0=\u00a013.798, p\u00a0=\u00a00.001), and a trend towards lower lactate production (F\u00a0=\u00a03.815, p\u00a0=\u00a00.053). Data suggest that positive emotions and reduced metabolic cost of performance were associated with positive feedback.", "author" : [ { "dropping-particle" : "", "family" : "Beedie", "given" : "Christopher J", "non-dropping-particle" : "", "parse-names" : false, "suffix" : "" }, { "dropping-particle" : "", "family" : "Lane", "given" : "Andrew M", "non-dropping-particle" : "", "parse-names" : false, "suffix" : "" }, { "dropping-particle" : "", "family" : "Wilson", "given" : "Mathew G", "non-dropping-particle" : "", "parse-names" : false, "suffix" : "" } ], "container-title" : "Applied psychophysiology and biofeedback", "id" : "ITEM-1", "issued" : { "date-parts" : [ [ "2012", "6", "30" ] ] }, "title" : "A Possible Role for Emotion and Emotion Regulation in Physiological Responses to False Performance Feedback in 10 Mile Laboratory Cycling.", "type" : "article-journal" }, "uris" : [ "http://www.mendeley.com/documents/?uuid=c66680db-4fbb-4a0b-b488-b14b7199df95" ] }, { "id" : "ITEM-2", "itemData" : { "DOI" : "10.1136/bjsm.2009.062844", "abstract" : "To determine whether the provision of comparative performance feedback during 4 km track cycling affects completion time.", "author" : [ { "dropping-particle" : "", "family" : "Mauger", "given" : "a R", "non-dropping-particle" : "", "parse-names" : false, "suffix" : "" }, { "dropping-particle" : "", "family" : "Jones", "given" : "a M", "non-dropping-particle" : "", "parse-names" : false, "suffix" : "" }, { "dropping-particle" : "", "family" : "Williams", "given" : "C a", "non-dropping-particle" : "", "parse-names" : false, "suffix" : "" } ], "container-title" : "British journal of sports medicine", "id" : "ITEM-2", "issue" : "3", "issued" : { "date-parts" : [ [ "2011", "3" ] ] }, "page" : "225-9", "title" : "The effect of non-contingent and accurate performance feedback on pacing and time trial performance in 4-km track cycling.", "type" : "article-journal", "volume" : "45" }, "uris" : [ "http://www.mendeley.com/documents/?uuid=ca042900-2b05-4a90-ab34-0f9de1b376f9" ] } ], "mendeley" : { "previouslyFormattedCitation" : "(52,57)"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2,57]</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Two studie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1854957", "abstract" : "To determine the importance of distance knowledge, distance feedback, and prior experience on the setting of a pacing strategy.", "author" : [ { "dropping-particle" : "", "family" : "Mauger", "given" : "Alexis R", "non-dropping-particle" : "", "parse-names" : false, "suffix" : "" }, { "dropping-particle" : "", "family" : "Jones", "given" : "Andrew M", "non-dropping-particle" : "", "parse-names" : false, "suffix" : "" }, { "dropping-particle" : "", "family" : "Williams", "given" : "Craig a", "non-dropping-particle" : "", "parse-names" : false, "suffix" : "" } ], "container-title" : "Medicine and science in sports and exercise", "id" : "ITEM-1", "issue" : "2", "issued" : { "date-parts" : [ [ "2009", "2" ] ] }, "page" : "451-8", "title" : "Influence of feedback and prior experience on pacing during a 4-km cycle time trial.", "type" : "article-journal", "volume" : "41" }, "uris" : [ "http://www.mendeley.com/documents/?uuid=a88d8aa8-a864-4562-a2d5-0c34e539738a" ] }, { "id" : "ITEM-2", "itemData" : { "DOI" : "10.1136/bjsports-2011-090257", "abstract" : "To determine the importance of the provision of external exercise information to the setting of the pacing strategy, in subjects unfamiliar with a cycling task.", "author" : [ { "dropping-particle" : "", "family" : "Williams", "given" : "C a", "non-dropping-particle" : "", "parse-names" : false, "suffix" : "" }, { "dropping-particle" : "", "family" : "Bailey", "given" : "S D", "non-dropping-particle" : "", "parse-names" : false, "suffix" : "" }, { "dropping-particle" : "", "family" : "Mauger", "given" : "a R", "non-dropping-particle" : "", "parse-names" : false, "suffix" : "" } ], "container-title" : "British journal of sports medicine", "id" : "ITEM-2", "issue" : "1", "issued" : { "date-parts" : [ [ "2012", "1" ] ] }, "page" : "49-53", "title" : "External exercise information provides no immediate additional performance benefit to untrained individuals in time trial cycling.", "type" : "article-journal", "volume" : "46" }, "uris" : [ "http://www.mendeley.com/documents/?uuid=7894986e-7203-4154-b963-6290d9af4922" ] } ], "mendeley" : { "previouslyFormattedCitation" : "(47,48)"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7,48]</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have assessed the effect of exercising without knowledge of duration in self-paced exercise where participants also had no previous experience of the exercise and received no external feedback. Mauger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1854957", "abstract" : "To determine the importance of distance knowledge, distance feedback, and prior experience on the setting of a pacing strategy.", "author" : [ { "dropping-particle" : "", "family" : "Mauger", "given" : "Alexis R", "non-dropping-particle" : "", "parse-names" : false, "suffix" : "" }, { "dropping-particle" : "", "family" : "Jones", "given" : "Andrew M", "non-dropping-particle" : "", "parse-names" : false, "suffix" : "" }, { "dropping-particle" : "", "family" : "Williams", "given" : "Craig a", "non-dropping-particle" : "", "parse-names" : false, "suffix" : "" } ], "container-title" : "Medicine and science in sports and exercise", "id" : "ITEM-1", "issue" : "2", "issued" : { "date-parts" : [ [ "2009", "2" ] ] }, "page" : "451-8", "title" : "Influence of feedback and prior experience on pacing during a 4-km cycle time trial.", "type" : "article-journal", "volume" : "41" }, "uris" : [ "http://www.mendeley.com/documents/?uuid=a88d8aa8-a864-4562-a2d5-0c34e539738a" ] } ], "mendeley" : { "previouslyFormattedCitation" : "(47)"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7]</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found that over four successive 4 km cycling TT’s, TT1 was significantly slower in the blind condition compared to TT1 of the control condition where the duration was known and feedback was provided throughout. This finding supports existing theoretical constructs and previous studies stating that an underperformance occurs in exercise of an unknown duration</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8.050799",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6" ] ] }, "page" : "392-400", "title" : "The anticipatory regulation of performance: the physiological basis for pacing strategies and the development of a perception-based model for exercise performance.", "type" : "article-journal", "volume" : "43" }, "uris" : [ "http://www.mendeley.com/documents/?uuid=7d71ad63-ff1c-4c8b-a118-96827e863629" ] }, { "id" : "ITEM-2", "itemData" : { "DOI" : "10.1249/MSS.0b013e3181f6ee3b", "abstract" : "The anticipation of exercise-induced stress influences performance during continuous exercise. However, not all exercise is continuous. This study explores the influence of prior knowledge of sprint number on mechanical work, surface EMG, and RPE during repeated-sprint exercise (RSE).", "author" : [ { "dropping-particle" : "", "family" : "Billaut", "given" : "Fran\u00e7ois", "non-dropping-particle" : "", "parse-names" : false, "suffix" : "" }, { "dropping-particle" : "", "family" : "Bishop", "given" : "David J", "non-dropping-particle" : "", "parse-names" : false, "suffix" : "" }, { "dropping-particle" : "", "family" : "Schaerz", "given" : "Simon", "non-dropping-particle" : "", "parse-names" : false, "suffix" : "" }, { "dropping-particle" : "", "family" : "Noakes", "given" : "Timothy D", "non-dropping-particle" : "", "parse-names" : false, "suffix" : "" } ], "container-title" : "Medicine and science in sports and exercise", "id" : "ITEM-2", "issue" : "4", "issued" : { "date-parts" : [ [ "2011", "4" ] ] }, "page" : "665-72", "title" : "Influence of knowledge of sprint number on pacing during repeated-sprint exercise.", "type" : "article-journal", "volume" : "43" }, "uris" : [ "http://www.mendeley.com/documents/?uuid=947f8f05-82b5-45ef-b6f9-4812a7606409" ] } ], "mendeley" : { "previouslyFormattedCitation" : "(21,45)"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1,45]</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In the experimental condition, participants were informed that each TT would be of equal distance but no distance knowledge or feedback was given. As the difference in completion time was reduced over successive TT’s, it was concluded that previous experience was more influential to developing a pacing strategy than external feedback, which complements previous finding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uthor" : [ { "dropping-particle" : "", "family" : "Paterson", "given" : "S.", "non-dropping-particle" : "", "parse-names" : false, "suffix" : "" }, { "dropping-particle" : "", "family" : "Marino", "given" : "F. E.", "non-dropping-particle" : "", "parse-names" : false, "suffix" : "" } ], "container-title" : "Perceptual and Motor Skills", "id" : "ITEM-1", "issued" : { "date-parts" : [ [ "2004" ] ] }, "page" : "1017-1026", "title" : "Effect of Decetpion of distance on Prolonged Cycling Performance", "type" : "article-journal", "volume" : "98" }, "uris" : [ "http://www.mendeley.com/documents/?uuid=06c4ff41-d2ec-4a1c-aa46-fafa41f5984c" ] }, { "id" : "ITEM-2", "itemData" : { "DOI" : "10.1136/bjsm.2009.057315", "abstract" : "To investigate how experience and feedback influence pacing and performance during time trial cycling.", "author" : [ { "dropping-particle" : "", "family" : "Micklewright", "given" : "D", "non-dropping-particle" : "", "parse-names" : false, "suffix" : "" }, { "dropping-particle" : "", "family" : "Papadopoulou", "given" : "E", "non-dropping-particle" : "", "parse-names" : false, "suffix" : "" }, { "dropping-particle" : "", "family" : "Swart", "given" : "J", "non-dropping-particle" : "", "parse-names" : false, "suffix" : "" }, { "dropping-particle" : "", "family" : "Noakes", "given" : "T", "non-dropping-particle" : "", "parse-names" : false, "suffix" : "" } ], "container-title" : "British journal of sports medicine", "id" : "ITEM-2", "issue" : "13", "issued" : { "date-parts" : [ [ "2010", "10" ] ] }, "page" : "952-60", "title" : "Previous experience influences pacing during 20 km time trial cycling.", "type" : "article-journal", "volume" : "44" }, "uris" : [ "http://www.mendeley.com/documents/?uuid=a2aac9c9-09ad-4407-b51d-c43fe4652e5c" ] } ], "mendeley" : { "previouslyFormattedCitation" : "(9,10)"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9,10]</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ese findings were not, however, replicated in a similar study using untrained participant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ports-2011-090257", "abstract" : "To determine the importance of the provision of external exercise information to the setting of the pacing strategy, in subjects unfamiliar with a cycling task.", "author" : [ { "dropping-particle" : "", "family" : "Williams", "given" : "C a", "non-dropping-particle" : "", "parse-names" : false, "suffix" : "" }, { "dropping-particle" : "", "family" : "Bailey", "given" : "S D", "non-dropping-particle" : "", "parse-names" : false, "suffix" : "" }, { "dropping-particle" : "", "family" : "Mauger", "given" : "a R", "non-dropping-particle" : "", "parse-names" : false, "suffix" : "" } ], "container-title" : "British journal of sports medicine", "id" : "ITEM-1", "issue" : "1", "issued" : { "date-parts" : [ [ "2012", "1" ] ] }, "page" : "49-53", "title" : "External exercise information provides no immediate additional performance benefit to untrained individuals in time trial cycling.", "type" : "article-journal", "volume" : "46" }, "uris" : [ "http://www.mendeley.com/documents/?uuid=7894986e-7203-4154-b963-6290d9af4922" ] } ], "mendeley" : { "previouslyFormattedCitation" : "(48)"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48]</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rained athletes may be better able to form pacing schemas based on their training experience compared to novices, which may explain the discrepancy between these two studies and suggest that the role of previous experience and distance feedback differs between trained and untrained participants.</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 xml:space="preserve">In situations where participants have been blinded to performance feedback, inconsistent results have been reported. The effective interpretation of the findings is confounded by variations in the exercise protocols, </w:t>
      </w:r>
      <w:r w:rsidRPr="00391B55">
        <w:rPr>
          <w:rFonts w:ascii="Times New Roman" w:hAnsi="Times New Roman" w:cs="Times New Roman"/>
          <w:sz w:val="20"/>
          <w:szCs w:val="20"/>
        </w:rPr>
        <w:lastRenderedPageBreak/>
        <w:t xml:space="preserve">level of previous experience and participants’ training status. The mechanisms that can explain these differences are uncertain, particularly in self-paced performance trials. Very little is also known about the psychological strategies blinded participants adopt to estimate their progression.   </w:t>
      </w:r>
    </w:p>
    <w:p w:rsidR="00C17177" w:rsidRPr="00391B55" w:rsidRDefault="00C17177" w:rsidP="00C17177">
      <w:pPr>
        <w:pStyle w:val="NoSpacing"/>
        <w:spacing w:before="240" w:line="480" w:lineRule="auto"/>
        <w:jc w:val="both"/>
        <w:rPr>
          <w:rFonts w:ascii="Times New Roman" w:hAnsi="Times New Roman" w:cs="Times New Roman"/>
          <w:sz w:val="20"/>
          <w:szCs w:val="20"/>
        </w:rPr>
      </w:pPr>
      <w:r w:rsidRPr="00391B55">
        <w:rPr>
          <w:rFonts w:ascii="Times New Roman" w:hAnsi="Times New Roman" w:cs="Times New Roman"/>
          <w:sz w:val="20"/>
          <w:szCs w:val="20"/>
        </w:rPr>
        <w:t xml:space="preserve">3.3 Continuous Visual Feedback </w:t>
      </w:r>
    </w:p>
    <w:p w:rsidR="00C17177" w:rsidRPr="00391B55" w:rsidRDefault="00C17177" w:rsidP="00C17177">
      <w:pPr>
        <w:pStyle w:val="NoSpacing"/>
        <w:spacing w:before="240" w:line="480" w:lineRule="auto"/>
        <w:jc w:val="both"/>
        <w:rPr>
          <w:rFonts w:ascii="Times New Roman" w:hAnsi="Times New Roman" w:cs="Times New Roman"/>
          <w:sz w:val="20"/>
          <w:szCs w:val="20"/>
        </w:rPr>
      </w:pPr>
      <w:r w:rsidRPr="00391B55">
        <w:rPr>
          <w:rFonts w:ascii="Times New Roman" w:hAnsi="Times New Roman" w:cs="Times New Roman"/>
          <w:sz w:val="20"/>
          <w:szCs w:val="20"/>
        </w:rPr>
        <w:t>External feedback displayed continuously throughout exercise via a running clock, physiological performance variables, or profile of a comparable performance projected on-screen has been manipulated to create a discrepancy between perceived and actual performance. Micklewright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9.057315", "abstract" : "To investigate how experience and feedback influence pacing and performance during time trial cycling.", "author" : [ { "dropping-particle" : "", "family" : "Micklewright", "given" : "D", "non-dropping-particle" : "", "parse-names" : false, "suffix" : "" }, { "dropping-particle" : "", "family" : "Papadopoulou", "given" : "E", "non-dropping-particle" : "", "parse-names" : false, "suffix" : "" }, { "dropping-particle" : "", "family" : "Swart", "given" : "J", "non-dropping-particle" : "", "parse-names" : false, "suffix" : "" }, { "dropping-particle" : "", "family" : "Noakes", "given" : "T", "non-dropping-particle" : "", "parse-names" : false, "suffix" : "" } ], "container-title" : "British journal of sports medicine", "id" : "ITEM-1", "issue" : "13", "issued" : { "date-parts" : [ [ "2010", "10" ] ] }, "page" : "952-60", "title" : "Previous experience influences pacing during 20 km time trial cycling.", "type" : "article-journal", "volume" : "44" }, "uris" : [ "http://www.mendeley.com/documents/?uuid=a2aac9c9-09ad-4407-b51d-c43fe4652e5c" ] } ], "mendeley" : { "previouslyFormattedCitation" : "(10)"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0]</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investigated the effect of previous experience and performance feedback on successive 20 km cycling TT’s. Three groups (blind, accurate and false feedback) completed three trials in which all groups received accurate feedback in the third TT. In trials one and two in the false feedback group, participants’ perceived performance was 5% better than actual performance via the manipulation of speed and distance covered feedback. The blind feedback group showed improvements in performance from TT2 to TT3 but no differences in completion time or average speed were found in the accurate or false feedback groups. An alteration of pacing strategy in the false feedback group was shown with a reduced cadence and greater power output in the first 5 km of TT3 compared to TT2. With the perception that their performance was greater than what it actually was in the deception trials, participants were able to use previous experience to enhance their belief effects. This is predicted to influence perceived exertion and pacing strategy, consequently improving performance in successive trials and thus supporting results found by</w:t>
      </w:r>
      <w:r w:rsidRPr="00391B55">
        <w:rPr>
          <w:rFonts w:ascii="Times New Roman" w:hAnsi="Times New Roman" w:cs="Times New Roman"/>
          <w:i/>
          <w:sz w:val="20"/>
          <w:szCs w:val="20"/>
        </w:rPr>
        <w:t xml:space="preserve"> </w:t>
      </w:r>
      <w:r w:rsidRPr="00391B55">
        <w:rPr>
          <w:rFonts w:ascii="Times New Roman" w:hAnsi="Times New Roman" w:cs="Times New Roman"/>
          <w:sz w:val="20"/>
          <w:szCs w:val="20"/>
        </w:rPr>
        <w:t>Paterson and Marino</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uthor" : [ { "dropping-particle" : "", "family" : "Paterson", "given" : "S.", "non-dropping-particle" : "", "parse-names" : false, "suffix" : "" }, { "dropping-particle" : "", "family" : "Marino", "given" : "F. E.", "non-dropping-particle" : "", "parse-names" : false, "suffix" : "" } ], "container-title" : "Perceptual and Motor Skills", "id" : "ITEM-1", "issued" : { "date-parts" : [ [ "2004" ] ] }, "page" : "1017-1026", "title" : "Effect of Decetpion of distance on Prolonged Cycling Performance", "type" : "article-journal", "volume" : "98" }, "uris" : [ "http://www.mendeley.com/documents/?uuid=06c4ff41-d2ec-4a1c-aa46-fafa41f5984c" ] } ], "mendeley" : { "manualFormatting" : "[9]", "previouslyFormattedCitation" : "(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However, unlike in this previous study</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uthor" : [ { "dropping-particle" : "", "family" : "Paterson", "given" : "S.", "non-dropping-particle" : "", "parse-names" : false, "suffix" : "" }, { "dropping-particle" : "", "family" : "Marino", "given" : "F. E.", "non-dropping-particle" : "", "parse-names" : false, "suffix" : "" } ], "container-title" : "Perceptual and Motor Skills", "id" : "ITEM-1", "issued" : { "date-parts" : [ [ "2004" ] ] }, "page" : "1017-1026", "title" : "Effect of Decetpion of distance on Prolonged Cycling Performance", "type" : "article-journal", "volume" : "98" }, "uris" : [ "http://www.mendeley.com/documents/?uuid=06c4ff41-d2ec-4a1c-aa46-fafa41f5984c" ] } ], "mendeley" : { "manualFormatting" : "[9]", "previouslyFormattedCitation" : "(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n initial trial with accurate feedback was not completed so it is unknown whether the greater power output seen in TT3 was also evident in comparison to a previous baseline performance. It is also uncertain </w:t>
      </w:r>
      <w:r w:rsidRPr="00391B55">
        <w:rPr>
          <w:rFonts w:ascii="Times New Roman" w:hAnsi="Times New Roman" w:cs="Times New Roman"/>
          <w:sz w:val="20"/>
          <w:szCs w:val="20"/>
        </w:rPr>
        <w:lastRenderedPageBreak/>
        <w:t>how proposed belief effects act as a mechanism as no psychological measurements, such as self-efficacy, were taken.</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An initial improvement in pace was reported in TT3 when compared to TT2 in the false feedback group. However, this elevated power output could not be sustained and power and speed fell after 13 km</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9.057315", "abstract" : "To investigate how experience and feedback influence pacing and performance during time trial cycling.", "author" : [ { "dropping-particle" : "", "family" : "Micklewright", "given" : "D", "non-dropping-particle" : "", "parse-names" : false, "suffix" : "" }, { "dropping-particle" : "", "family" : "Papadopoulou", "given" : "E", "non-dropping-particle" : "", "parse-names" : false, "suffix" : "" }, { "dropping-particle" : "", "family" : "Swart", "given" : "J", "non-dropping-particle" : "", "parse-names" : false, "suffix" : "" }, { "dropping-particle" : "", "family" : "Noakes", "given" : "T", "non-dropping-particle" : "", "parse-names" : false, "suffix" : "" } ], "container-title" : "British journal of sports medicine", "id" : "ITEM-1", "issue" : "13", "issued" : { "date-parts" : [ [ "2010", "10" ] ] }, "page" : "952-60", "title" : "Previous experience influences pacing during 20 km time trial cycling.", "type" : "article-journal", "volume" : "44" }, "uris" : [ "http://www.mendeley.com/documents/?uuid=a2aac9c9-09ad-4407-b51d-c43fe4652e5c" ] } ], "mendeley" : { "manualFormatting" : "[10]", "previouslyFormattedCitation" : "(10)"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0]</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A 5% deception therefore may have been too large and conscious or subconscious control may have governed a reduction in work-rate to prevent excessive discomfort or homeostatic failure, consequently negatively affecting performance. This also lends support to the expected consequence of an incorrect comparison between the anticipatory RPE template and conscious RPE of premature fatigu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8.050799",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6" ] ] }, "page" : "392-400", "title" : "The anticipatory regulation of performance: the physiological basis for pacing strategies and the development of a perception-based model for exercise performance.", "type" : "article-journal", "volume" : "43" }, "uris" : [ "http://www.mendeley.com/documents/?uuid=7d71ad63-ff1c-4c8b-a118-96827e863629" ] } ], "mendeley" : { "manualFormatting" : "[21]", "previouslyFormattedCitation" : "(2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However, RPE was not measured in TT1 or TT2 and statistical differences between RPE in TT3 between feedback conditions were not reported.</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Stone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232cf77", "abstract" : "The aim of this study was to investigate whether it was possible to reduce the time taken to complete a 4000-m cycling time trial by misleading participants into believing they were racing against a previous trial, when, in fact, the power output was 2% greater.", "author" : [ { "dropping-particle" : "", "family" : "Stone", "given" : "Mark Robert", "non-dropping-particle" : "", "parse-names" : false, "suffix" : "" }, { "dropping-particle" : "", "family" : "Thomas", "given" : "Kevin", "non-dropping-particle" : "", "parse-names" : false, "suffix" : "" }, { "dropping-particle" : "", "family" : "Wilkinson", "given" : "Michael", "non-dropping-particle" : "", "parse-names" : false, "suffix" : "" }, { "dropping-particle" : "", "family" : "Jones", "given" : "Andrew M", "non-dropping-particle" : "", "parse-names" : false, "suffix" : "" }, { "dropping-particle" : "", "family" : "St Clair Gibson", "given" : "Alan", "non-dropping-particle" : "", "parse-names" : false, "suffix" : "" }, { "dropping-particle" : "", "family" : "Thompson", "given" : "Kevin G", "non-dropping-particle" : "", "parse-names" : false, "suffix" : "" } ], "container-title" : "Medicine and science in sports and exercise", "id" : "ITEM-1", "issue" : "3", "issued" : { "date-parts" : [ [ "2012", "3" ] ] }, "page" : "534-41", "title" : "Effects of deception on exercise performance: implications for determinants of fatigue in humans.", "type" : "article-journal", "volume" : "44" }, "uris" : [ "http://www.mendeley.com/documents/?uuid=fe73b94d-69bf-4db5-9a21-1d2d2e6fb147" ] } ], "mendeley" : { "manualFormatting" : "[12]", "previouslyFormattedCitation" : "(12)"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2]</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recognised that, in relation to Tucker’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8.050799",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6" ] ] }, "page" : "392-400", "title" : "The anticipatory regulation of performance: the physiological basis for pacing strategies and the development of a perception-based model for exercise performance.", "type" : "article-journal", "volume" : "43" }, "uris" : [ "http://www.mendeley.com/documents/?uuid=7d71ad63-ff1c-4c8b-a118-96827e863629" ] } ], "mendeley" : { "manualFormatting" : "[21]", "previouslyFormattedCitation" : "(2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2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theory, the 5% deception used in Micklewright et al.’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9.057315", "abstract" : "To investigate how experience and feedback influence pacing and performance during time trial cycling.", "author" : [ { "dropping-particle" : "", "family" : "Micklewright", "given" : "D", "non-dropping-particle" : "", "parse-names" : false, "suffix" : "" }, { "dropping-particle" : "", "family" : "Papadopoulou", "given" : "E", "non-dropping-particle" : "", "parse-names" : false, "suffix" : "" }, { "dropping-particle" : "", "family" : "Swart", "given" : "J", "non-dropping-particle" : "", "parse-names" : false, "suffix" : "" }, { "dropping-particle" : "", "family" : "Noakes", "given" : "T", "non-dropping-particle" : "", "parse-names" : false, "suffix" : "" } ], "container-title" : "British journal of sports medicine", "id" : "ITEM-1", "issue" : "13", "issued" : { "date-parts" : [ [ "2010", "10" ] ] }, "page" : "952-60", "title" : "Previous experience influences pacing during 20 km time trial cycling.", "type" : "article-journal", "volume" : "44" }, "uris" : [ "http://www.mendeley.com/documents/?uuid=a2aac9c9-09ad-4407-b51d-c43fe4652e5c" ] } ], "mendeley" : { "manualFormatting" : "[10]", "previouslyFormattedCitation" : "(10)"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0]</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study was likely too large a discrepancy and was subconsciously detected. Therefore a 2% deception was employed based upon typical error values and smallest worthwhile change in 4 km cycling TT'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07/s00421-010-1818-7", "ISBN" : "0042101018", "abstract" : "Although pacing-related research is widely reported, no studies have described the consistency of pacing strategies or their associated energetic contributions. This study aimed to investigate the consistency of pacing and energetic outlay by establishing the typical within and between trial variations during simulated 4,000\u00a0m time trials. Fifteen well-trained male cyclists performed three, 4,000\u00a0m time trials with 3-7\u00a0days separating each trial. Power output, cadence, heart rate, respiratory exchange and iEMG of the vastus lateralis were recorded continuously throughout each trial. To examine within-trial variability, the data were assigned to 10% bins. Rating of perceived exertion and affective response were recorded every 400\u00a0m and a capillary blood sample was collected and assayed for blood lactate concentration every 800\u00a0m. Mean typical error across trials 1-3 for all variables was low (range 2.1-6.3%) and lower between trials 2-3 for all variables with the exception of cadence. There were no between-trial differences in pacing strategy; however, typical error for each 10% bin was lower between trials 2-3 than trials 1-2. Anaerobic contribution to power was greatest during the first and last 10% of each trial (p\u00a0&gt;\u00a00.05). In conclusion, well-trained cyclists demonstrated a high degree of consistency in terms of the pacing strategy they adopted which coincided with similar levels of energy distribution and perceived exertion. A laboratory simulated 4-km cycling trial is a reliable test that may be used to monitor performance and pacing strategy.", "author" : [ { "dropping-particle" : "", "family" : "Stone", "given" : "Mark R", "non-dropping-particle" : "", "parse-names" : false, "suffix" : "" }, { "dropping-particle" : "", "family" : "Thomas", "given" : "Kevin", "non-dropping-particle" : "", "parse-names" : false, "suffix" : "" }, { "dropping-particle" : "", "family" : "Wilkinson", "given" : "Michael", "non-dropping-particle" : "", "parse-names" : false, "suffix" : "" }, { "dropping-particle" : "", "family" : "St Clair Gibson", "given" : "Alan", "non-dropping-particle" : "", "parse-names" : false, "suffix" : "" }, { "dropping-particle" : "", "family" : "Thompson", "given" : "Kevin G", "non-dropping-particle" : "", "parse-names" : false, "suffix" : "" } ], "container-title" : "European journal of applied physiology", "id" : "ITEM-1", "issue" : "8", "issued" : { "date-parts" : [ [ "2011", "8" ] ] }, "page" : "1807-13", "title" : "Consistency of perceptual and metabolic responses to a laboratory-based simulated 4,000-m cycling time trial.", "type" : "article-journal", "volume" : "111" }, "uris" : [ "http://www.mendeley.com/documents/?uuid=933986fa-7e34-433a-8e70-365959912c93" ] } ], "mendeley" : { "manualFormatting" : "[58]", "previouslyFormattedCitation" : "(58)"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8]</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Participants performed a baseline trial that was projected onto a screen as an avatar in a subsequent deception trial. Participants believed the visual performance profile of the avatar represented their baseline performance; however it was manipulated to display a profile of 102% of the baseline. Results showed that deception trials were significantly faster and had a higher mean power output than both an accurate feedback condition and the baseline performance, suggesting that the deception of intensity based on a previous trial was beneficial to TT performance. Corbett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23378b1", "abstract" : "The study's purpose was to examine the influence of head-to-head (HH) competition on performance, pacing strategy, and bioenergetics during a 2000-m cycling task.", "author" : [ { "dropping-particle" : "", "family" : "Corbett", "given" : "Jo", "non-dropping-particle" : "", "parse-names" : false, "suffix" : "" }, { "dropping-particle" : "", "family" : "Barwood", "given" : "Martin J", "non-dropping-particle" : "", "parse-names" : false, "suffix" : "" }, { "dropping-particle" : "", "family" : "Ouzounoglou", "given" : "Alex", "non-dropping-particle" : "", "parse-names" : false, "suffix" : "" }, { "dropping-particle" : "", "family" : "Thelwell", "given" : "Richard", "non-dropping-particle" : "", "parse-names" : false, "suffix" : "" }, { "dropping-particle" : "", "family" : "Dicks", "given" : "Matthew", "non-dropping-particle" : "", "parse-names" : false, "suffix" : "" } ], "container-title" : "Medicine and science in sports and exercise", "id" : "ITEM-1", "issue" : "3", "issued" : { "date-parts" : [ [ "2012", "3" ] ] }, "page" : "509-15", "title" : "Influence of competition on performance and pacing during cycling exercise.", "type" : "article-journal", "volume" : "44" }, "uris" : [ "http://www.mendeley.com/documents/?uuid=4262a164-5d93-48b1-aba3-cd6f37d34550" ] } ], "mendeley" : { "manualFormatting" : "[11]", "previouslyFormattedCitation" : "(1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lso used the presence of a simulated competitor, deceiving participants that it was an athlete of similar ability when it was in fact their own baseline performance, and further supported Stone et al.’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232cf77", "abstract" : "The aim of this study was to investigate whether it was possible to reduce the time taken to complete a 4000-m cycling time trial by misleading participants into believing they were racing against a previous trial, when, in fact, the power output was 2% greater.", "author" : [ { "dropping-particle" : "", "family" : "Stone", "given" : "Mark Robert", "non-dropping-particle" : "", "parse-names" : false, "suffix" : "" }, { "dropping-particle" : "", "family" : "Thomas", "given" : "Kevin", "non-dropping-particle" : "", "parse-names" : false, "suffix" : "" }, { "dropping-particle" : "", "family" : "Wilkinson", "given" : "Michael", "non-dropping-particle" : "", "parse-names" : false, "suffix" : "" }, { "dropping-particle" : "", "family" : "Jones", "given" : "Andrew M", "non-dropping-particle" : "", "parse-names" : false, "suffix" : "" }, { "dropping-particle" : "", "family" : "St Clair Gibson", "given" : "Alan", "non-dropping-particle" : "", "parse-names" : false, "suffix" : "" }, { "dropping-particle" : "", "family" : "Thompson", "given" : "Kevin G", "non-dropping-particle" : "", "parse-names" : false, "suffix" : "" } ], "container-title" : "Medicine and science in sports and exercise", "id" : "ITEM-1", "issue" : "3", "issued" : { "date-parts" : [ [ "2012", "3" ] ] }, "page" : "534-41", "title" : "Effects of deception on exercise performance: implications for determinants of fatigue in humans.", "type" : "article-journal", "volume" : "44" }, "uris" : [ "http://www.mendeley.com/documents/?uuid=fe73b94d-69bf-4db5-9a21-1d2d2e6fb147" ] } ], "mendeley" : { "manualFormatting" : "[12]", "previouslyFormattedCitation" : "(12)"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2]</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findings. A faster time to completion and alteration in pacing strategy </w:t>
      </w:r>
      <w:r w:rsidRPr="00391B55">
        <w:rPr>
          <w:rFonts w:ascii="Times New Roman" w:hAnsi="Times New Roman" w:cs="Times New Roman"/>
          <w:sz w:val="20"/>
          <w:szCs w:val="20"/>
        </w:rPr>
        <w:lastRenderedPageBreak/>
        <w:t>in a 2 km cycling TT were reported in the trial with head-to-head competition, in comparison to familiarisation and ride-alone trials. Other improvements in performance have been evidenced in studies that have used deception of external feedback to create a perception of performance that is worse than actual performance. Morton</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16/j.jsams.2007.11.006", "abstract" : "It is common for athletes striving to achieve maximal effort to exercise in the presence of a visible clock. It is implicitly assumed that calibration of the clock is normal (i.e. accurate). This study was designed to test the effect of secretly manipulating the clock calibration on maximal effort as measured by endurance times in cycle ergometry. Twelve subjects (6 male and 6 female) each undertook three identical rides to exhaustion on a cycle ergometer. In one the clock was normally calibrated, in another it was calibrated 10% faster, and in the third 10% slower. Tests were conducted double blind and in fully counterbalanced orders within gender. Clocked endurance times were recorded, and later converted to real times. Analysis of clocked times revealed no significant effects. Over all subjects, real endurance times showed a significant calibration effect, being on average 18.3% (73.4s) longer when the clock ran slow, compared to normal, and 20.5% (80.8s) longer when compared to fast. Because males exercised significantly longer than females, separate analyses reveal that the calibration effect was only significant in males, 27.7% (143.2s) and 29.7% (151.2s), respectively, and present but not significant in females, 1.3% (3.6s) and 3.8% (10.5s), respectively. These results suggest that, when deceived by a visible clock running slower than normal, times to exhaustion on the cycle ergometer were significantly longer in male subjects.", "author" : [ { "dropping-particle" : "", "family" : "Morton", "given" : "R Hugh", "non-dropping-particle" : "", "parse-names" : false, "suffix" : "" } ], "container-title" : "Journal of science and medicine in sport / Sports Medicine Australia", "id" : "ITEM-1", "issue" : "2", "issued" : { "date-parts" : [ [ "2009", "3" ] ] }, "page" : "332-7", "title" : "Deception by manipulating the clock calibration influences cycle ergometer endurance time in males.", "type" : "article-journal", "volume" : "12" }, "uris" : [ "http://www.mendeley.com/documents/?uuid=61d41669-4c68-4c7a-b9aa-c74e673e78f2" ] } ], "mendeley" : { "manualFormatting" : "[32]", "previouslyFormattedCitation" : "(32)"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32]</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used open-loop, cycling trials to exhaustion at a fixed power output showing results that a 10% slower running clock elicited longer times to exhaustion in males than a correctly calibrated-clock trial. However, as no other physiological or psychological variables alongside time to exhaustion were measured and no typical error reported, the possible mechanisms as to why significant differences were found, if they did indeed lie outside the typical error of measurement, are speculative.</w:t>
      </w:r>
      <w:r w:rsidRPr="00391B55">
        <w:rPr>
          <w:rFonts w:ascii="Times New Roman" w:hAnsi="Times New Roman" w:cs="Times New Roman"/>
          <w:i/>
          <w:sz w:val="20"/>
          <w:szCs w:val="20"/>
        </w:rPr>
        <w:t xml:space="preserve"> </w:t>
      </w:r>
      <w:r w:rsidRPr="00391B55">
        <w:rPr>
          <w:rFonts w:ascii="Times New Roman" w:hAnsi="Times New Roman" w:cs="Times New Roman"/>
          <w:sz w:val="20"/>
          <w:szCs w:val="20"/>
        </w:rPr>
        <w:t>In a more recent study</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uthor" : [ { "dropping-particle" : "", "family" : "Thomas", "given" : "", "non-dropping-particle" : "", "parse-names" : false, "suffix" : "" }, { "dropping-particle" : "", "family" : "Renfree", "given" : "", "non-dropping-particle" : "", "parse-names" : false, "suffix" : "" } ], "container-title" : "International journal of arts and sciences", "id" : "ITEM-1", "issue" : "9", "issued" : { "date-parts" : [ [ "2010" ] ] }, "page" : "193-202", "title" : "The Effect of Secret Clock Manipulation on 10km Cycle Time", "type" : "article-journal", "volume" : "3" }, "uris" : [ "http://www.mendeley.com/documents/?uuid=accce1e0-48f8-4ddb-853e-6912b4b4db48" ] } ], "mendeley" : { "manualFormatting" : "[59]", "previouslyFormattedCitation" : "(5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5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10 km cycling TT performances were reportedly unchanged by 10% clock manipulations, but the magnitude of the end spurt was greater in a slow clock condition than a fast clock condition in a 10 km cycling TT. A study by Parry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Optic flow on the retina creates a perception of a person's movement relative to their surroundings. This study investigated the effect of optic flow on perceived exertion during cycling. Fifteen participants completed a 20-km reference cycling time trail in the fastest possible time followed by three randomly counterbalanced 20-km cycling trials. Optic flow, via projected video footage of a cycling course, either represented actual speed (TTNORM) or was varied by -15% (TTSLOW) and +15% (TTFAST). During TTSLOW, power output and ratings of perceived exertion (RPE), measured every 4 km, were lower during TTSLOW compared with TTNORM and TTFAST. There were no differences in heart rate or cadence. This study is the first to show that different rates of optic flow influence perceived exertion during cycling, with slower optic flow being associated with lower RPE and higher power output.", "author" : [ { "dropping-particle" : "", "family" : "Parry", "given" : "David", "non-dropping-particle" : "", "parse-names" : false, "suffix" : "" }, { "dropping-particle" : "", "family" : "Chinnasamy", "given" : "Camilla", "non-dropping-particle" : "", "parse-names" : false, "suffix" : "" }, { "dropping-particle" : "", "family" : "Micklewright", "given" : "Dominic", "non-dropping-particle" : "", "parse-names" : false, "suffix" : "" } ], "container-title" : "Journal of sport &amp; exercise psychology", "id" : "ITEM-1", "issue" : "4", "issued" : { "date-parts" : [ [ "2012", "8" ] ] }, "page" : "444-56", "title" : "Optic flow influences perceived exertion during cycling.", "type" : "article-journal", "volume" : "34" }, "uris" : [ "http://www.mendeley.com/documents/?uuid=bd2f62bf-645e-42c4-b105-f51ad79e6add" ] } ], "mendeley" : { "manualFormatting" : "[6]", "previouslyFormattedCitation" : "(6)"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6]</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employed a visual manipulation of optic flow in 20 km cycling TT’s via projected video footage of a road being travelled along. Participants were instructed to match the power output profile and cadence to the average values of a baseline trial however the speed of the video footage was manipulated so it was 15% faster or slower than the actual speed at which they were performing. When speed was shown to be 15% slower than actual speed, and therefore the perception of performance was lower than the actual performance, power output was greater whilst RPE was lower. </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Different mechanisms were proposed in each of these studies to explain</w:t>
      </w:r>
      <w:r w:rsidRPr="00391B55">
        <w:rPr>
          <w:rFonts w:ascii="Times New Roman" w:hAnsi="Times New Roman" w:cs="Times New Roman"/>
          <w:i/>
          <w:sz w:val="20"/>
          <w:szCs w:val="20"/>
        </w:rPr>
        <w:t xml:space="preserve"> </w:t>
      </w:r>
      <w:r w:rsidRPr="00391B55">
        <w:rPr>
          <w:rFonts w:ascii="Times New Roman" w:hAnsi="Times New Roman" w:cs="Times New Roman"/>
          <w:sz w:val="20"/>
          <w:szCs w:val="20"/>
        </w:rPr>
        <w:t>why performance improved. Stone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232cf77", "abstract" : "The aim of this study was to investigate whether it was possible to reduce the time taken to complete a 4000-m cycling time trial by misleading participants into believing they were racing against a previous trial, when, in fact, the power output was 2% greater.", "author" : [ { "dropping-particle" : "", "family" : "Stone", "given" : "Mark Robert", "non-dropping-particle" : "", "parse-names" : false, "suffix" : "" }, { "dropping-particle" : "", "family" : "Thomas", "given" : "Kevin", "non-dropping-particle" : "", "parse-names" : false, "suffix" : "" }, { "dropping-particle" : "", "family" : "Wilkinson", "given" : "Michael", "non-dropping-particle" : "", "parse-names" : false, "suffix" : "" }, { "dropping-particle" : "", "family" : "Jones", "given" : "Andrew M", "non-dropping-particle" : "", "parse-names" : false, "suffix" : "" }, { "dropping-particle" : "", "family" : "St Clair Gibson", "given" : "Alan", "non-dropping-particle" : "", "parse-names" : false, "suffix" : "" }, { "dropping-particle" : "", "family" : "Thompson", "given" : "Kevin G", "non-dropping-particle" : "", "parse-names" : false, "suffix" : "" } ], "container-title" : "Medicine and science in sports and exercise", "id" : "ITEM-1", "issue" : "3", "issued" : { "date-parts" : [ [ "2012", "3" ] ] }, "page" : "534-41", "title" : "Effects of deception on exercise performance: implications for determinants of fatigue in humans.", "type" : "article-journal", "volume" : "44" }, "uris" : [ "http://www.mendeley.com/documents/?uuid=fe73b94d-69bf-4db5-9a21-1d2d2e6fb147" ] } ], "mendeley" : { "manualFormatting" : "[12]", "previouslyFormattedCitation" : "(12)"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2]</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nd Corbett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23378b1", "abstract" : "The study's purpose was to examine the influence of head-to-head (HH) competition on performance, pacing strategy, and bioenergetics during a 2000-m cycling task.", "author" : [ { "dropping-particle" : "", "family" : "Corbett", "given" : "Jo", "non-dropping-particle" : "", "parse-names" : false, "suffix" : "" }, { "dropping-particle" : "", "family" : "Barwood", "given" : "Martin J", "non-dropping-particle" : "", "parse-names" : false, "suffix" : "" }, { "dropping-particle" : "", "family" : "Ouzounoglou", "given" : "Alex", "non-dropping-particle" : "", "parse-names" : false, "suffix" : "" }, { "dropping-particle" : "", "family" : "Thelwell", "given" : "Richard", "non-dropping-particle" : "", "parse-names" : false, "suffix" : "" }, { "dropping-particle" : "", "family" : "Dicks", "given" : "Matthew", "non-dropping-particle" : "", "parse-names" : false, "suffix" : "" } ], "container-title" : "Medicine and science in sports and exercise", "id" : "ITEM-1", "issue" : "3", "issued" : { "date-parts" : [ [ "2012", "3" ] ] }, "page" : "509-15", "title" : "Influence of competition on performance and pacing during cycling exercise.", "type" : "article-journal", "volume" : "44" }, "uris" : [ "http://www.mendeley.com/documents/?uuid=4262a164-5d93-48b1-aba3-cd6f37d34550" ] } ], "mendeley" : { "manualFormatting" : "[11]", "previouslyFormattedCitation" : "(1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both showed that in the final 10% and 50% of the deception trials, respectively, there was a greater contribution from anaerobic energy sources that resulted in the increases in power output and faster completion time. Alternatively, Parry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Optic flow on the retina creates a perception of a person's movement relative to their surroundings. This study investigated the effect of optic flow on perceived exertion during cycling. Fifteen participants completed a 20-km reference cycling time trail in the fastest possible time followed by three randomly counterbalanced 20-km cycling trials. Optic flow, via projected video footage of a cycling course, either represented actual speed (TTNORM) or was varied by -15% (TTSLOW) and +15% (TTFAST). During TTSLOW, power output and ratings of perceived exertion (RPE), measured every 4 km, were lower during TTSLOW compared with TTNORM and TTFAST. There were no differences in heart rate or cadence. This study is the first to show that different rates of optic flow influence perceived exertion during cycling, with slower optic flow being associated with lower RPE and higher power output.", "author" : [ { "dropping-particle" : "", "family" : "Parry", "given" : "David", "non-dropping-particle" : "", "parse-names" : false, "suffix" : "" }, { "dropping-particle" : "", "family" : "Chinnasamy", "given" : "Camilla", "non-dropping-particle" : "", "parse-names" : false, "suffix" : "" }, { "dropping-particle" : "", "family" : "Micklewright", "given" : "Dominic", "non-dropping-particle" : "", "parse-names" : false, "suffix" : "" } ], "container-title" : "Journal of sport &amp; exercise psychology", "id" : "ITEM-1", "issue" : "4", "issued" : { "date-parts" : [ [ "2012", "8" ] ] }, "page" : "444-56", "title" : "Optic flow influences perceived exertion during cycling.", "type" : "article-journal", "volume" : "34" }, "uris" : [ "http://www.mendeley.com/documents/?uuid=bd2f62bf-645e-42c4-b105-f51ad79e6add" ] } ], "mendeley" : { "manualFormatting" : "[6]", "previouslyFormattedCitation" : "(6)"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6]</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stated that a shallower rate of RPE increase, and an increase in work-rate to complete the exercise sooner, resulted in an increase in power output. Morton</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16/j.jsams.2007.11.006", "abstract" : "It is common for athletes striving to achieve maximal effort to exercise in the presence of a visible clock. It is implicitly assumed that calibration of the clock is normal (i.e. accurate). This study was designed to test the effect of secretly manipulating the clock calibration on maximal effort as measured by endurance times in cycle ergometry. Twelve subjects (6 male and 6 female) each undertook three identical rides to exhaustion on a cycle ergometer. In one the clock was normally calibrated, in another it was calibrated 10% faster, and in the third 10% slower. Tests were conducted double blind and in fully counterbalanced orders within gender. Clocked endurance times were recorded, and later converted to real times. Analysis of clocked times revealed no significant effects. Over all subjects, real endurance times showed a significant calibration effect, being on average 18.3% (73.4s) longer when the clock ran slow, compared to normal, and 20.5% (80.8s) longer when compared to fast. Because males exercised significantly longer than females, separate analyses reveal that the calibration effect was only significant in males, 27.7% (143.2s) and 29.7% (151.2s), respectively, and present but not significant in females, 1.3% (3.6s) and 3.8% (10.5s), respectively. These results suggest that, when deceived by a visible clock running slower than normal, times to exhaustion on the cycle ergometer were significantly longer in male subjects.", "author" : [ { "dropping-particle" : "", "family" : "Morton", "given" : "R Hugh", "non-dropping-particle" : "", "parse-names" : false, "suffix" : "" } ], "container-title" : "Journal of science and medicine in sport / Sports Medicine Australia", "id" : "ITEM-1", "issue" : "2", "issued" : { "date-parts" : [ [ "2009", "3" ] ] }, "page" : "332-7", "title" : "Deception by manipulating the clock calibration influences cycle ergometer endurance time in males.", "type" : "article-journal", "volume" : "12" }, "uris" : [ "http://www.mendeley.com/documents/?uuid=61d41669-4c68-4c7a-b9aa-c74e673e78f2" ] } ], "mendeley" : { "manualFormatting" : "[32]", "previouslyFormattedCitation" : "(32)"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32]</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nd Faulkner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600-0838.2010.01233.x", "abstract" : "This study assessed the effect of distance feedback on athletic performance, physiological and perceptual markers and the pacing strategies utilized during treadmill exercise. Thirteen men completed four self-paced 6 km treadmill time trials with either accurate, inaccurate or no distance feedback (NF). Inaccurate time trials involved participants receiving premature (PF) or delayed (DF) feedback, before or following the completion of each kilometer. The provision of accurate or inaccurate distance feedback (PF, DF) did not moderate the completion time or the rate of change in the ratings of perceived exertion (P&gt;0.05). However, completion times were significantly slower when exercising with no distance feedback (P&lt;0.001). Heart rate (HR), oxygen uptake (VO2) and running velocity all increased during the conditions (P&lt;0.001). A significantly lower VO2 (up to 7%) and HR (up to 6%) were observed during NF. This study has demonstrated that athletic performance and perceptual and physiological responses are unaffected by inaccurate distance feedback. However, the study indicates that individuals may exercise at a lower metabolic intensity when running without distance feedback.", "author" : [ { "dropping-particle" : "", "family" : "Faulkner", "given" : "J", "non-dropping-particle" : "", "parse-names" : false, "suffix" : "" }, { "dropping-particle" : "", "family" : "Arnold", "given" : "T", "non-dropping-particle" : "", "parse-names" : false, "suffix" : "" }, { "dropping-particle" : "", "family" : "Eston", "given" : "R", "non-dropping-particle" : "", "parse-names" : false, "suffix" : "" } ], "container-title" : "Scandinavian journal of medicine &amp; science in sports", "id" : "ITEM-1", "issue" : "6", "issued" : { "date-parts" : [ [ "2011", "12" ] ] }, "page" : "e176-83", "title" : "Effect of accurate and inaccurate distance feedback on performance markers and pacing strategies during running.", "type" : "article-journal", "volume" : "21" }, "uris" : [ "http://www.mendeley.com/documents/?uuid=c77cc60b-8427-4188-a908-54c53fbf32d8" ] } ], "mendeley" : { "manualFormatting" : "[13]", "previouslyFormattedCitation" : "(1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both suggested that effort is increased to rectify a poorer performance, suggesting that </w:t>
      </w:r>
      <w:r w:rsidRPr="00391B55">
        <w:rPr>
          <w:rFonts w:ascii="Times New Roman" w:hAnsi="Times New Roman" w:cs="Times New Roman"/>
          <w:sz w:val="20"/>
          <w:szCs w:val="20"/>
        </w:rPr>
        <w:lastRenderedPageBreak/>
        <w:t>motivation is a contributing factor. However, the latter conclusion was made in relation to ‘competitive’ individuals despite neither study using well-trained athletes, or providing supporting evidence of changes in RP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11/j.1600-0838.2010.01233.x", "abstract" : "This study assessed the effect of distance feedback on athletic performance, physiological and perceptual markers and the pacing strategies utilized during treadmill exercise. Thirteen men completed four self-paced 6 km treadmill time trials with either accurate, inaccurate or no distance feedback (NF). Inaccurate time trials involved participants receiving premature (PF) or delayed (DF) feedback, before or following the completion of each kilometer. The provision of accurate or inaccurate distance feedback (PF, DF) did not moderate the completion time or the rate of change in the ratings of perceived exertion (P&gt;0.05). However, completion times were significantly slower when exercising with no distance feedback (P&lt;0.001). Heart rate (HR), oxygen uptake (VO2) and running velocity all increased during the conditions (P&lt;0.001). A significantly lower VO2 (up to 7%) and HR (up to 6%) were observed during NF. This study has demonstrated that athletic performance and perceptual and physiological responses are unaffected by inaccurate distance feedback. However, the study indicates that individuals may exercise at a lower metabolic intensity when running without distance feedback.", "author" : [ { "dropping-particle" : "", "family" : "Faulkner", "given" : "J", "non-dropping-particle" : "", "parse-names" : false, "suffix" : "" }, { "dropping-particle" : "", "family" : "Arnold", "given" : "T", "non-dropping-particle" : "", "parse-names" : false, "suffix" : "" }, { "dropping-particle" : "", "family" : "Eston", "given" : "R", "non-dropping-particle" : "", "parse-names" : false, "suffix" : "" } ], "container-title" : "Scandinavian journal of medicine &amp; science in sports", "id" : "ITEM-1", "issue" : "6", "issued" : { "date-parts" : [ [ "2011", "12" ] ] }, "page" : "e176-83", "title" : "Effect of accurate and inaccurate distance feedback on performance markers and pacing strategies during running.", "type" : "article-journal", "volume" : "21" }, "uris" : [ "http://www.mendeley.com/documents/?uuid=c77cc60b-8427-4188-a908-54c53fbf32d8" ] }, { "id" : "ITEM-2", "itemData" : { "DOI" : "10.1016/j.jsams.2007.11.006", "abstract" : "It is common for athletes striving to achieve maximal effort to exercise in the presence of a visible clock. It is implicitly assumed that calibration of the clock is normal (i.e. accurate). This study was designed to test the effect of secretly manipulating the clock calibration on maximal effort as measured by endurance times in cycle ergometry. Twelve subjects (6 male and 6 female) each undertook three identical rides to exhaustion on a cycle ergometer. In one the clock was normally calibrated, in another it was calibrated 10% faster, and in the third 10% slower. Tests were conducted double blind and in fully counterbalanced orders within gender. Clocked endurance times were recorded, and later converted to real times. Analysis of clocked times revealed no significant effects. Over all subjects, real endurance times showed a significant calibration effect, being on average 18.3% (73.4s) longer when the clock ran slow, compared to normal, and 20.5% (80.8s) longer when compared to fast. Because males exercised significantly longer than females, separate analyses reveal that the calibration effect was only significant in males, 27.7% (143.2s) and 29.7% (151.2s), respectively, and present but not significant in females, 1.3% (3.6s) and 3.8% (10.5s), respectively. These results suggest that, when deceived by a visible clock running slower than normal, times to exhaustion on the cycle ergometer were significantly longer in male subjects.", "author" : [ { "dropping-particle" : "", "family" : "Morton", "given" : "R Hugh", "non-dropping-particle" : "", "parse-names" : false, "suffix" : "" } ], "container-title" : "Journal of science and medicine in sport / Sports Medicine Australia", "id" : "ITEM-2", "issue" : "2", "issued" : { "date-parts" : [ [ "2009", "3" ] ] }, "page" : "332-7", "title" : "Deception by manipulating the clock calibration influences cycle ergometer endurance time in males.", "type" : "article-journal", "volume" : "12" }, "uris" : [ "http://www.mendeley.com/documents/?uuid=61d41669-4c68-4c7a-b9aa-c74e673e78f2" ] } ], "mendeley" : { "manualFormatting" : "[13,32]", "previouslyFormattedCitation" : "(13,32)"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3,32]</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With differences in the nature of the feedback deception and exercise protocols between these studies, it may not be realistic to expect that a single, common mechanism is responsible for changes in performance and it is more likely that, rather than acting mutually exclusive, these proposed physiological and psychological mechanisms occur in a mediating and causal manner. However, with an overall lack of supporting evidence, for example none of the aforementioned studies measured any psychological variables other than RPE, the purported mechanisms require further investigation. Additionally, these conclusions may offer explanations for how performance changes when a deceptive intervention is implemented, but may not be effective explanations of the mechanisms responsible for why deception achieves this, or how participants accessed their metabolic reserve.</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Despite the proposal that changes in pace due to the effects of deception may only be manifest in successive trial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136/bjsm.2009.057315", "abstract" : "To investigate how experience and feedback influence pacing and performance during time trial cycling.", "author" : [ { "dropping-particle" : "", "family" : "Micklewright", "given" : "D", "non-dropping-particle" : "", "parse-names" : false, "suffix" : "" }, { "dropping-particle" : "", "family" : "Papadopoulou", "given" : "E", "non-dropping-particle" : "", "parse-names" : false, "suffix" : "" }, { "dropping-particle" : "", "family" : "Swart", "given" : "J", "non-dropping-particle" : "", "parse-names" : false, "suffix" : "" }, { "dropping-particle" : "", "family" : "Noakes", "given" : "T", "non-dropping-particle" : "", "parse-names" : false, "suffix" : "" } ], "container-title" : "British journal of sports medicine", "id" : "ITEM-1", "issue" : "13", "issued" : { "date-parts" : [ [ "2010", "10" ] ] }, "page" : "952-60", "title" : "Previous experience influences pacing during 20 km time trial cycling.", "type" : "article-journal", "volume" : "44" }, "uris" : [ "http://www.mendeley.com/documents/?uuid=a2aac9c9-09ad-4407-b51d-c43fe4652e5c" ] }, { "id" : "ITEM-2", "itemData" : { "author" : [ { "dropping-particle" : "", "family" : "Paterson", "given" : "S.", "non-dropping-particle" : "", "parse-names" : false, "suffix" : "" }, { "dropping-particle" : "", "family" : "Marino", "given" : "F. E.", "non-dropping-particle" : "", "parse-names" : false, "suffix" : "" } ], "container-title" : "Perceptual and Motor Skills", "id" : "ITEM-2", "issued" : { "date-parts" : [ [ "2004" ] ] }, "page" : "1017-1026", "title" : "Effect of Decetpion of distance on Prolonged Cycling Performance", "type" : "article-journal", "volume" : "98" }, "uris" : [ "http://www.mendeley.com/documents/?uuid=06c4ff41-d2ec-4a1c-aa46-fafa41f5984c" ] } ], "mendeley" : { "manualFormatting" : "[9,10]", "previouslyFormattedCitation" : "(9,10)"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9,10]</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Corbett et al.</w:t>
      </w:r>
      <w:r w:rsidRPr="00391B55">
        <w:rPr>
          <w:rFonts w:ascii="Times New Roman" w:hAnsi="Times New Roman" w:cs="Times New Roman"/>
          <w:sz w:val="20"/>
          <w:szCs w:val="20"/>
        </w:rPr>
        <w:fldChar w:fldCharType="begin" w:fldLock="1"/>
      </w:r>
      <w:r w:rsidRPr="00391B55">
        <w:rPr>
          <w:rFonts w:ascii="Times New Roman" w:hAnsi="Times New Roman" w:cs="Times New Roman"/>
          <w:sz w:val="20"/>
          <w:szCs w:val="20"/>
        </w:rPr>
        <w:instrText>ADDIN CSL_CITATION { "citationItems" : [ { "id" : "ITEM-1", "itemData" : { "DOI" : "10.1249/MSS.0b013e31823378b1", "abstract" : "The study's purpose was to examine the influence of head-to-head (HH) competition on performance, pacing strategy, and bioenergetics during a 2000-m cycling task.", "author" : [ { "dropping-particle" : "", "family" : "Corbett", "given" : "Jo", "non-dropping-particle" : "", "parse-names" : false, "suffix" : "" }, { "dropping-particle" : "", "family" : "Barwood", "given" : "Martin J", "non-dropping-particle" : "", "parse-names" : false, "suffix" : "" }, { "dropping-particle" : "", "family" : "Ouzounoglou", "given" : "Alex", "non-dropping-particle" : "", "parse-names" : false, "suffix" : "" }, { "dropping-particle" : "", "family" : "Thelwell", "given" : "Richard", "non-dropping-particle" : "", "parse-names" : false, "suffix" : "" }, { "dropping-particle" : "", "family" : "Dicks", "given" : "Matthew", "non-dropping-particle" : "", "parse-names" : false, "suffix" : "" } ], "container-title" : "Medicine and science in sports and exercise", "id" : "ITEM-1", "issue" : "3", "issued" : { "date-parts" : [ [ "2012", "3" ] ] }, "page" : "509-15", "title" : "Influence of competition on performance and pacing during cycling exercise.", "type" : "article-journal", "volume" : "44" }, "uris" : [ "http://www.mendeley.com/documents/?uuid=4262a164-5d93-48b1-aba3-cd6f37d34550" ] } ], "mendeley" : { "manualFormatting" : "[11]", "previouslyFormattedCitation" : "(11)" }, "properties" : { "noteIndex" : 0 }, "schema" : "https://github.com/citation-style-language/schema/raw/master/csl-citation.json" }</w:instrText>
      </w:r>
      <w:r w:rsidRPr="00391B55">
        <w:rPr>
          <w:rFonts w:ascii="Times New Roman" w:hAnsi="Times New Roman" w:cs="Times New Roman"/>
          <w:sz w:val="20"/>
          <w:szCs w:val="20"/>
        </w:rPr>
        <w:fldChar w:fldCharType="separate"/>
      </w:r>
      <w:r w:rsidRPr="00391B55">
        <w:rPr>
          <w:rFonts w:ascii="Times New Roman" w:hAnsi="Times New Roman" w:cs="Times New Roman"/>
          <w:noProof/>
          <w:sz w:val="20"/>
          <w:szCs w:val="20"/>
          <w:vertAlign w:val="superscript"/>
        </w:rPr>
        <w:t>[11]</w:t>
      </w:r>
      <w:r w:rsidRPr="00391B55">
        <w:rPr>
          <w:rFonts w:ascii="Times New Roman" w:hAnsi="Times New Roman" w:cs="Times New Roman"/>
          <w:sz w:val="20"/>
          <w:szCs w:val="20"/>
        </w:rPr>
        <w:fldChar w:fldCharType="end"/>
      </w:r>
      <w:r w:rsidRPr="00391B55">
        <w:rPr>
          <w:rFonts w:ascii="Times New Roman" w:hAnsi="Times New Roman" w:cs="Times New Roman"/>
          <w:sz w:val="20"/>
          <w:szCs w:val="20"/>
        </w:rPr>
        <w:t>, Stone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232cf77", "abstract" : "The aim of this study was to investigate whether it was possible to reduce the time taken to complete a 4000-m cycling time trial by misleading participants into believing they were racing against a previous trial, when, in fact, the power output was 2% greater.", "author" : [ { "dropping-particle" : "", "family" : "Stone", "given" : "Mark Robert", "non-dropping-particle" : "", "parse-names" : false, "suffix" : "" }, { "dropping-particle" : "", "family" : "Thomas", "given" : "Kevin", "non-dropping-particle" : "", "parse-names" : false, "suffix" : "" }, { "dropping-particle" : "", "family" : "Wilkinson", "given" : "Michael", "non-dropping-particle" : "", "parse-names" : false, "suffix" : "" }, { "dropping-particle" : "", "family" : "Jones", "given" : "Andrew M", "non-dropping-particle" : "", "parse-names" : false, "suffix" : "" }, { "dropping-particle" : "", "family" : "St Clair Gibson", "given" : "Alan", "non-dropping-particle" : "", "parse-names" : false, "suffix" : "" }, { "dropping-particle" : "", "family" : "Thompson", "given" : "Kevin G", "non-dropping-particle" : "", "parse-names" : false, "suffix" : "" } ], "container-title" : "Medicine and science in sports and exercise", "id" : "ITEM-1", "issue" : "3", "issued" : { "date-parts" : [ [ "2012", "3" ] ] }, "page" : "534-41", "title" : "Effects of deception on exercise performance: implications for determinants of fatigue in humans.", "type" : "article-journal", "volume" : "44" }, "uris" : [ "http://www.mendeley.com/documents/?uuid=fe73b94d-69bf-4db5-9a21-1d2d2e6fb147" ] } ], "mendeley" : { "manualFormatting" : "[12]", "previouslyFormattedCitation" : "(12)"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2]</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nd Parry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Optic flow on the retina creates a perception of a person's movement relative to their surroundings. This study investigated the effect of optic flow on perceived exertion during cycling. Fifteen participants completed a 20-km reference cycling time trail in the fastest possible time followed by three randomly counterbalanced 20-km cycling trials. Optic flow, via projected video footage of a cycling course, either represented actual speed (TTNORM) or was varied by -15% (TTSLOW) and +15% (TTFAST). During TTSLOW, power output and ratings of perceived exertion (RPE), measured every 4 km, were lower during TTSLOW compared with TTNORM and TTFAST. There were no differences in heart rate or cadence. This study is the first to show that different rates of optic flow influence perceived exertion during cycling, with slower optic flow being associated with lower RPE and higher power output.", "author" : [ { "dropping-particle" : "", "family" : "Parry", "given" : "David", "non-dropping-particle" : "", "parse-names" : false, "suffix" : "" }, { "dropping-particle" : "", "family" : "Chinnasamy", "given" : "Camilla", "non-dropping-particle" : "", "parse-names" : false, "suffix" : "" }, { "dropping-particle" : "", "family" : "Micklewright", "given" : "Dominic", "non-dropping-particle" : "", "parse-names" : false, "suffix" : "" } ], "container-title" : "Journal of sport &amp; exercise psychology", "id" : "ITEM-1", "issue" : "4", "issued" : { "date-parts" : [ [ "2012", "8" ] ] }, "page" : "444-56", "title" : "Optic flow influences perceived exertion during cycling.", "type" : "article-journal", "volume" : "34" }, "uris" : [ "http://www.mendeley.com/documents/?uuid=bd2f62bf-645e-42c4-b105-f51ad79e6add" ] } ], "mendeley" : { "manualFormatting" : "[6]", "previouslyFormattedCitation" : "(6)"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6]</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all found improvements in performance in the deception trials themselves. However, these studies used a computer projected image of an avatar or video footage of a road as oppose to a digital display of time or performance variables. Therefore the effects of a visual race environment or presence of a competitor may have had a mediating role between deception and the effect on performanc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23378b1", "abstract" : "The study's purpose was to examine the influence of head-to-head (HH) competition on performance, pacing strategy, and bioenergetics during a 2000-m cycling task.", "author" : [ { "dropping-particle" : "", "family" : "Corbett", "given" : "Jo", "non-dropping-particle" : "", "parse-names" : false, "suffix" : "" }, { "dropping-particle" : "", "family" : "Barwood", "given" : "Martin J", "non-dropping-particle" : "", "parse-names" : false, "suffix" : "" }, { "dropping-particle" : "", "family" : "Ouzounoglou", "given" : "Alex", "non-dropping-particle" : "", "parse-names" : false, "suffix" : "" }, { "dropping-particle" : "", "family" : "Thelwell", "given" : "Richard", "non-dropping-particle" : "", "parse-names" : false, "suffix" : "" }, { "dropping-particle" : "", "family" : "Dicks", "given" : "Matthew", "non-dropping-particle" : "", "parse-names" : false, "suffix" : "" } ], "container-title" : "Medicine and science in sports and exercise", "id" : "ITEM-1", "issue" : "3", "issued" : { "date-parts" : [ [ "2012", "3" ] ] }, "page" : "509-15", "title" : "Influence of competition on performance and pacing during cycling exercise.", "type" : "article-journal", "volume" : "44" }, "uris" : [ "http://www.mendeley.com/documents/?uuid=4262a164-5d93-48b1-aba3-cd6f37d34550" ] } ], "mendeley" : { "manualFormatting" : "[11]", "previouslyFormattedCitation" : "(1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With none of the studies measuring motivation or any other psychological variables, this suggestion warrants further validation. </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The results of studies manipulating feedback continuously and discontinuously throughout exercise are inconsistent. Blind feedback, albeit inconsistently, neither affects nor hinders performanc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07/s00421-011-1977-1", "abstract" : "The objective of the study is to examine the impact of accurate and inaccurate 'split-time' feedback upon a 10-mile time trial (TT) performance and to quantify power output into a practically meaningful unit of variation. Seven well-trained cyclists completed four randomised bouts of a 10-mile TT on a SRM\u2122 cycle ergometer. TTs were performed with (1) accurate performance feedback, (2) without performance feedback, (3) and (4) false negative and false positive 'split-time' feedback showing performance 5% slower or 5% faster than actual performance. There were no significant differences in completion time, average power output, heart rate or blood lactate between the four feedback conditions. There were significantly lower (p &lt; 0.001) average [Formula: see text] (ml min(-1)) and [Formula: see text] (l min(-1)) scores in the false positive (3,485 \u00b1 596; 119 \u00b1 33) and accurate (3,471 \u00b1 513; 117 \u00b1 22) feedback conditions compared to the false negative (3,753 \u00b1 410; 127 \u00b1 27) and blind (3,772 \u00b1 378; 124 \u00b1 21) feedback conditions. Cyclists spent a greater amount of time in a '20 watt zone' 10 W either side of average power in the negative feedback condition (fastest) than the accurate feedback (slowest) condition (39.3 vs. 32.2%, p &lt; 0.05). There were no significant differences in the 10-mile TT performance time between accurate and inaccurate feedback conditions, despite significantly lower average [Formula: see text] and [Formula: see text] scores in the false positive and accurate feedback conditions. Additionally, cycling with a small variation in power output (10 W either side of average power) produced the fastest TT. Further psycho-physiological research should examine the mechanism(s) why lower [Formula: see text] and [Formula: see text] scores are observed when cycling in a false positive or accurate feedback condition compared to a false negative or blind feedback condition.", "author" : [ { "dropping-particle" : "", "family" : "Wilson", "given" : "Mathew G", "non-dropping-particle" : "", "parse-names" : false, "suffix" : "" }, { "dropping-particle" : "", "family" : "Lane", "given" : "Andy M", "non-dropping-particle" : "", "parse-names" : false, "suffix" : "" }, { "dropping-particle" : "", "family" : "Beedie", "given" : "Chris J", "non-dropping-particle" : "", "parse-names" : false, "suffix" : "" }, { "dropping-particle" : "", "family" : "Farooq", "given" : "Abdulaziz", "non-dropping-particle" : "", "parse-names" : false, "suffix" : "" } ], "container-title" : "European journal of applied physiology", "id" : "ITEM-1", "issue" : "1", "issued" : { "date-parts" : [ [ "2012", "1" ] ] }, "page" : "231-6", "title" : "Influence of accurate and inaccurate 'split-time' feedback upon 10-mile time trial cycling performance.", "type" : "article-journal", "volume" : "112" }, "uris" : [ "http://www.mendeley.com/documents/?uuid=d929fd48-8362-4403-90ea-eae9316f2730" ] }, { "id" : "ITEM-2", "itemData" : { "DOI" : "10.1136/bjsports-2011-090257", "abstract" : "To determine the importance of the provision of external exercise information to the setting of the pacing strategy, in subjects unfamiliar with a cycling task.", "author" : [ { "dropping-particle" : "", "family" : "Williams", "given" : "C a", "non-dropping-particle" : "", "parse-names" : false, "suffix" : "" }, { "dropping-particle" : "", "family" : "Bailey", "given" : "S D", "non-dropping-particle" : "", "parse-names" : false, "suffix" : "" }, { "dropping-particle" : "", "family" : "Mauger", "given" : "a R", "non-dropping-particle" : "", "parse-names" : false, "suffix" : "" } ], "container-title" : "British journal of sports medicine", "id" : "ITEM-2", "issue" : "1", "issued" : { "date-parts" : [ [ "2012", "1" ] ] }, "page" : "49-53", "title" : "External exercise information provides no immediate additional performance benefit to untrained individuals in time trial cycling.", "type" : "article-journal", "volume" : "46" }, "uris" : [ "http://www.mendeley.com/documents/?uuid=7894986e-7203-4154-b963-6290d9af4922" ] }, { "id" : "ITEM-3", "itemData" : { "DOI" : "10.1111/j.1600-0838.2010.01233.x", "abstract" : "This study assessed the effect of distance feedback on athletic performance, physiological and perceptual markers and the pacing strategies utilized during treadmill exercise. Thirteen men completed four self-paced 6 km treadmill time trials with either accurate, inaccurate or no distance feedback (NF). Inaccurate time trials involved participants receiving premature (PF) or delayed (DF) feedback, before or following the completion of each kilometer. The provision of accurate or inaccurate distance feedback (PF, DF) did not moderate the completion time or the rate of change in the ratings of perceived exertion (P&gt;0.05). However, completion times were significantly slower when exercising with no distance feedback (P&lt;0.001). Heart rate (HR), oxygen uptake (VO2) and running velocity all increased during the conditions (P&lt;0.001). A significantly lower VO2 (up to 7%) and HR (up to 6%) were observed during NF. This study has demonstrated that athletic performance and perceptual and physiological responses are unaffected by inaccurate distance feedback. However, the study indicates that individuals may exercise at a lower metabolic intensity when running without distance feedback.", "author" : [ { "dropping-particle" : "", "family" : "Faulkner", "given" : "J", "non-dropping-particle" : "", "parse-names" : false, "suffix" : "" }, { "dropping-particle" : "", "family" : "Arnold", "given" : "T", "non-dropping-particle" : "", "parse-names" : false, "suffix" : "" }, { "dropping-particle" : "", "family" : "Eston", "given" : "R", "non-dropping-particle" : "", "parse-names" : false, "suffix" : "" } ], "container-title" : "Scandinavian journal of medicine &amp; science in sports", "id" : "ITEM-3", "issue" : "6", "issued" : { "date-parts" : [ [ "2011", "12" ] ] }, "page" : "e176-83", "title" : "Effect of accurate and inaccurate distance feedback on performance markers and pacing strategies during running.", "type" : "article-journal", "volume" : "21" }, "uris" : [ "http://www.mendeley.com/documents/?uuid=c77cc60b-8427-4188-a908-54c53fbf32d8" ] }, { "id" : "ITEM-4", "itemData" : { "DOI" : "10.1249/MSS.0b013e3181854957", "abstract" : "To determine the importance of distance knowledge, distance feedback, and prior experience on the setting of a pacing strategy.", "author" : [ { "dropping-particle" : "", "family" : "Mauger", "given" : "Alexis R", "non-dropping-particle" : "", "parse-names" : false, "suffix" : "" }, { "dropping-particle" : "", "family" : "Jones", "given" : "Andrew M", "non-dropping-particle" : "", "parse-names" : false, "suffix" : "" }, { "dropping-particle" : "", "family" : "Williams", "given" : "Craig a", "non-dropping-particle" : "", "parse-names" : false, "suffix" : "" } ], "container-title" : "Medicine and science in sports and exercise", "id" : "ITEM-4", "issue" : "2", "issued" : { "date-parts" : [ [ "2009", "2" ] ] }, "page" : "451-8", "title" : "Influence of feedback and prior experience on pacing during a 4-km cycle time trial.", "type" : "article-journal", "volume" : "41" }, "uris" : [ "http://www.mendeley.com/documents/?uuid=a88d8aa8-a864-4562-a2d5-0c34e539738a" ] } ], "mendeley" : { "manualFormatting" : "[13,47,48,53]", "previouslyFormattedCitation" : "(13,47,48,5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13,47,48,5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 xml:space="preserve">therefore signifying that this form of manipulation may not be an appropriate methodology in the investigation of how an athlete’s metabolic reserve can be accessed to improve performance. Similarly, the deception of </w:t>
      </w:r>
      <w:r w:rsidRPr="00391B55">
        <w:rPr>
          <w:rFonts w:ascii="Times New Roman" w:hAnsi="Times New Roman" w:cs="Times New Roman"/>
          <w:sz w:val="20"/>
          <w:szCs w:val="20"/>
        </w:rPr>
        <w:lastRenderedPageBreak/>
        <w:t>external feedback has failed to produce changes in pacing strategy or performance when provided discontinuously or continuously where perception of performance is better than actual performanc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07/s10484-012-9200-7", "abstract" : "The study investigated responses to false feedback in laboratory cycling. Seven male competitive cyclists (age; M\u00a0=\u00a034.14\u00a0years, SD\u00a0=\u00a07.40) completed two ergometer time-trials, one each with false negative and false positive feedback (time\u00a0\u00b1\u00a05\u00a0%). MANOVA indicated main effects for condition [F(17, 104)\u00a0=\u00a09.42, p\u00a0&lt;\u00a00.001], and mile [F(153, 849)\u00a0=\u00a01.58, p\u00a0&lt;\u00a00.001], but no interaction [F(153, 849)\u00a0=\u00a00.470, p\u00a0=\u00a01.00]. No between-condition differences in power (F\u00a0=\u00a00.129, p\u00a0=\u00a00.720) or time to completion (F\u00a0=\u00a01.011, p\u00a0=\u00a00.338) were observed. Positive feedback was associated with higher glucose (F\u00a0=\u00a025.988, p\u00a0&lt;\u00a00.01), happiness (F\u00a0=\u00a06.097, p\u00a0=\u00a00.015) and calmness (F\u00a0=\u00a04.088, p\u00a0=\u00a00.045). Positive feedback was also associate with lower oxygen uptake (F\u00a0=\u00a08.830, p\u00a0=\u00a00.004), anxiety (F\u00a0=\u00a05.207, p\u00a0=\u00a00.024), gloominess (F\u00a0=\u00a06.322, p\u00a0=\u00a00.013), sluggishness (F\u00a0=\u00a011.650, p\u00a0=\u00a00.001), downheartedness (F\u00a0=\u00a015.844, p\u00a0=\u00a00.001), effort required to regulate emotion (F\u00a0=\u00a013.798, p\u00a0=\u00a00.001), and a trend towards lower lactate production (F\u00a0=\u00a03.815, p\u00a0=\u00a00.053). Data suggest that positive emotions and reduced metabolic cost of performance were associated with positive feedback.", "author" : [ { "dropping-particle" : "", "family" : "Beedie", "given" : "Christopher J", "non-dropping-particle" : "", "parse-names" : false, "suffix" : "" }, { "dropping-particle" : "", "family" : "Lane", "given" : "Andrew M", "non-dropping-particle" : "", "parse-names" : false, "suffix" : "" }, { "dropping-particle" : "", "family" : "Wilson", "given" : "Mathew G", "non-dropping-particle" : "", "parse-names" : false, "suffix" : "" } ], "container-title" : "Applied psychophysiology and biofeedback", "id" : "ITEM-1", "issued" : { "date-parts" : [ [ "2012", "6", "30" ] ] }, "title" : "A Possible Role for Emotion and Emotion Regulation in Physiological Responses to False Performance Feedback in 10 Mile Laboratory Cycling.", "type" : "article-journal" }, "uris" : [ "http://www.mendeley.com/documents/?uuid=c66680db-4fbb-4a0b-b488-b14b7199df95" ] }, { "id" : "ITEM-2", "itemData" : { "abstract" : "Optic flow on the retina creates a perception of a person's movement relative to their surroundings. This study investigated the effect of optic flow on perceived exertion during cycling. Fifteen participants completed a 20-km reference cycling time trail in the fastest possible time followed by three randomly counterbalanced 20-km cycling trials. Optic flow, via projected video footage of a cycling course, either represented actual speed (TTNORM) or was varied by -15% (TTSLOW) and +15% (TTFAST). During TTSLOW, power output and ratings of perceived exertion (RPE), measured every 4 km, were lower during TTSLOW compared with TTNORM and TTFAST. There were no differences in heart rate or cadence. This study is the first to show that different rates of optic flow influence perceived exertion during cycling, with slower optic flow being associated with lower RPE and higher power output.", "author" : [ { "dropping-particle" : "", "family" : "Parry", "given" : "David", "non-dropping-particle" : "", "parse-names" : false, "suffix" : "" }, { "dropping-particle" : "", "family" : "Chinnasamy", "given" : "Camilla", "non-dropping-particle" : "", "parse-names" : false, "suffix" : "" }, { "dropping-particle" : "", "family" : "Micklewright", "given" : "Dominic", "non-dropping-particle" : "", "parse-names" : false, "suffix" : "" } ], "container-title" : "Journal of sport &amp; exercise psychology", "id" : "ITEM-2", "issue" : "4", "issued" : { "date-parts" : [ [ "2012", "8" ] ] }, "page" : "444-56", "title" : "Optic flow influences perceived exertion during cycling.", "type" : "article-journal", "volume" : "34" }, "uris" : [ "http://www.mendeley.com/documents/?uuid=bd2f62bf-645e-42c4-b105-f51ad79e6add" ] }, { "id" : "ITEM-3", "itemData" : { "DOI" : "10.1007/s00421-011-1977-1", "abstract" : "The objective of the study is to examine the impact of accurate and inaccurate 'split-time' feedback upon a 10-mile time trial (TT) performance and to quantify power output into a practically meaningful unit of variation. Seven well-trained cyclists completed four randomised bouts of a 10-mile TT on a SRM\u2122 cycle ergometer. TTs were performed with (1) accurate performance feedback, (2) without performance feedback, (3) and (4) false negative and false positive 'split-time' feedback showing performance 5% slower or 5% faster than actual performance. There were no significant differences in completion time, average power output, heart rate or blood lactate between the four feedback conditions. There were significantly lower (p &lt; 0.001) average [Formula: see text] (ml min(-1)) and [Formula: see text] (l min(-1)) scores in the false positive (3,485 \u00b1 596; 119 \u00b1 33) and accurate (3,471 \u00b1 513; 117 \u00b1 22) feedback conditions compared to the false negative (3,753 \u00b1 410; 127 \u00b1 27) and blind (3,772 \u00b1 378; 124 \u00b1 21) feedback conditions. Cyclists spent a greater amount of time in a '20 watt zone' 10 W either side of average power in the negative feedback condition (fastest) than the accurate feedback (slowest) condition (39.3 vs. 32.2%, p &lt; 0.05). There were no significant differences in the 10-mile TT performance time between accurate and inaccurate feedback conditions, despite significantly lower average [Formula: see text] and [Formula: see text] scores in the false positive and accurate feedback conditions. Additionally, cycling with a small variation in power output (10 W either side of average power) produced the fastest TT. Further psycho-physiological research should examine the mechanism(s) why lower [Formula: see text] and [Formula: see text] scores are observed when cycling in a false positive or accurate feedback condition compared to a false negative or blind feedback condition.", "author" : [ { "dropping-particle" : "", "family" : "Wilson", "given" : "Mathew G", "non-dropping-particle" : "", "parse-names" : false, "suffix" : "" }, { "dropping-particle" : "", "family" : "Lane", "given" : "Andy M", "non-dropping-particle" : "", "parse-names" : false, "suffix" : "" }, { "dropping-particle" : "", "family" : "Beedie", "given" : "Chris J", "non-dropping-particle" : "", "parse-names" : false, "suffix" : "" }, { "dropping-particle" : "", "family" : "Farooq", "given" : "Abdulaziz", "non-dropping-particle" : "", "parse-names" : false, "suffix" : "" } ], "container-title" : "European journal of applied physiology", "id" : "ITEM-3", "issue" : "1", "issued" : { "date-parts" : [ [ "2012", "1" ] ] }, "page" : "231-6", "title" : "Influence of accurate and inaccurate 'split-time' feedback upon 10-mile time trial cycling performance.", "type" : "article-journal", "volume" : "112" }, "uris" : [ "http://www.mendeley.com/documents/?uuid=d929fd48-8362-4403-90ea-eae9316f2730" ] }, { "id" : "ITEM-4", "itemData" : { "DOI" : "10.1111/j.1600-0838.2010.01233.x", "abstract" : "This study assessed the effect of distance feedback on athletic performance, physiological and perceptual markers and the pacing strategies utilized during treadmill exercise. Thirteen men completed four self-paced 6 km treadmill time trials with either accurate, inaccurate or no distance feedback (NF). Inaccurate time trials involved participants receiving premature (PF) or delayed (DF) feedback, before or following the completion of each kilometer. The provision of accurate or inaccurate distance feedback (PF, DF) did not moderate the completion time or the rate of change in the ratings of perceived exertion (P&gt;0.05). However, completion times were significantly slower when exercising with no distance feedback (P&lt;0.001). Heart rate (HR), oxygen uptake (VO2) and running velocity all increased during the conditions (P&lt;0.001). A significantly lower VO2 (up to 7%) and HR (up to 6%) were observed during NF. This study has demonstrated that athletic performance and perceptual and physiological responses are unaffected by inaccurate distance feedback. However, the study indicates that individuals may exercise at a lower metabolic intensity when running without distance feedback.", "author" : [ { "dropping-particle" : "", "family" : "Faulkner", "given" : "J", "non-dropping-particle" : "", "parse-names" : false, "suffix" : "" }, { "dropping-particle" : "", "family" : "Arnold", "given" : "T", "non-dropping-particle" : "", "parse-names" : false, "suffix" : "" }, { "dropping-particle" : "", "family" : "Eston", "given" : "R", "non-dropping-particle" : "", "parse-names" : false, "suffix" : "" } ], "container-title" : "Scandinavian journal of medicine &amp; science in sports", "id" : "ITEM-4", "issue" : "6", "issued" : { "date-parts" : [ [ "2011", "12" ] ] }, "page" : "e176-83", "title" : "Effect of accurate and inaccurate distance feedback on performance markers and pacing strategies during running.", "type" : "article-journal", "volume" : "21" }, "uris" : [ "http://www.mendeley.com/documents/?uuid=c77cc60b-8427-4188-a908-54c53fbf32d8" ] }, { "id" : "ITEM-5", "itemData" : { "author" : [ { "dropping-particle" : "", "family" : "Thomas", "given" : "", "non-dropping-particle" : "", "parse-names" : false, "suffix" : "" }, { "dropping-particle" : "", "family" : "Renfree", "given" : "", "non-dropping-particle" : "", "parse-names" : false, "suffix" : "" } ], "container-title" : "International journal of arts and sciences", "id" : "ITEM-5", "issue" : "9", "issued" : { "date-parts" : [ [ "2010" ] ] }, "page" : "193-202", "title" : "The Effect of Secret Clock Manipulation on 10km Cycle Time", "type" : "article-journal", "volume" : "3" }, "uris" : [ "http://www.mendeley.com/documents/?uuid=accce1e0-48f8-4ddb-853e-6912b4b4db48" ] }, { "id" : "ITEM-6", "itemData" : { "DOI" : "10.1016/j.jsams.2007.11.006", "abstract" : "It is common for athletes striving to achieve maximal effort to exercise in the presence of a visible clock. It is implicitly assumed that calibration of the clock is normal (i.e. accurate). This study was designed to test the effect of secretly manipulating the clock calibration on maximal effort as measured by endurance times in cycle ergometry. Twelve subjects (6 male and 6 female) each undertook three identical rides to exhaustion on a cycle ergometer. In one the clock was normally calibrated, in another it was calibrated 10% faster, and in the third 10% slower. Tests were conducted double blind and in fully counterbalanced orders within gender. Clocked endurance times were recorded, and later converted to real times. Analysis of clocked times revealed no significant effects. Over all subjects, real endurance times showed a significant calibration effect, being on average 18.3% (73.4s) longer when the clock ran slow, compared to normal, and 20.5% (80.8s) longer when compared to fast. Because males exercised significantly longer than females, separate analyses reveal that the calibration effect was only significant in males, 27.7% (143.2s) and 29.7% (151.2s), respectively, and present but not significant in females, 1.3% (3.6s) and 3.8% (10.5s), respectively. These results suggest that, when deceived by a visible clock running slower than normal, times to exhaustion on the cycle ergometer were significantly longer in male subjects.", "author" : [ { "dropping-particle" : "", "family" : "Morton", "given" : "R Hugh", "non-dropping-particle" : "", "parse-names" : false, "suffix" : "" } ], "container-title" : "Journal of science and medicine in sport / Sports Medicine Australia", "id" : "ITEM-6", "issue" : "2", "issued" : { "date-parts" : [ [ "2009", "3" ] ] }, "page" : "332-7", "title" : "Deception by manipulating the clock calibration influences cycle ergometer endurance time in males.", "type" : "article-journal", "volume" : "12" }, "uris" : [ "http://www.mendeley.com/documents/?uuid=61d41669-4c68-4c7a-b9aa-c74e673e78f2" ] } ], "mendeley" : { "manualFormatting" : "[6,13,32,52,53,59]", "previouslyFormattedCitation" : "(6,13,32,52,53,5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6,13,32,52,53,5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However, despite studies using varied methodologies when feedback is manipulated continuously causing perceptions of performance to be worse than actual performance, improvements in completion time, power output, time to exhaustion and magnitude of the end spurt have been found</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MSS.0b013e318232cf77", "abstract" : "The aim of this study was to investigate whether it was possible to reduce the time taken to complete a 4000-m cycling time trial by misleading participants into believing they were racing against a previous trial, when, in fact, the power output was 2% greater.", "author" : [ { "dropping-particle" : "", "family" : "Stone", "given" : "Mark Robert", "non-dropping-particle" : "", "parse-names" : false, "suffix" : "" }, { "dropping-particle" : "", "family" : "Thomas", "given" : "Kevin", "non-dropping-particle" : "", "parse-names" : false, "suffix" : "" }, { "dropping-particle" : "", "family" : "Wilkinson", "given" : "Michael", "non-dropping-particle" : "", "parse-names" : false, "suffix" : "" }, { "dropping-particle" : "", "family" : "Jones", "given" : "Andrew M", "non-dropping-particle" : "", "parse-names" : false, "suffix" : "" }, { "dropping-particle" : "", "family" : "St Clair Gibson", "given" : "Alan", "non-dropping-particle" : "", "parse-names" : false, "suffix" : "" }, { "dropping-particle" : "", "family" : "Thompson", "given" : "Kevin G", "non-dropping-particle" : "", "parse-names" : false, "suffix" : "" } ], "container-title" : "Medicine and science in sports and exercise", "id" : "ITEM-1", "issue" : "3", "issued" : { "date-parts" : [ [ "2012", "3" ] ] }, "page" : "534-41", "title" : "Effects of deception on exercise performance: implications for determinants of fatigue in humans.", "type" : "article-journal", "volume" : "44" }, "uris" : [ "http://www.mendeley.com/documents/?uuid=fe73b94d-69bf-4db5-9a21-1d2d2e6fb147" ] }, { "id" : "ITEM-2", "itemData" : { "abstract" : "Optic flow on the retina creates a perception of a person's movement relative to their surroundings. This study investigated the effect of optic flow on perceived exertion during cycling. Fifteen participants completed a 20-km reference cycling time trail in the fastest possible time followed by three randomly counterbalanced 20-km cycling trials. Optic flow, via projected video footage of a cycling course, either represented actual speed (TTNORM) or was varied by -15% (TTSLOW) and +15% (TTFAST). During TTSLOW, power output and ratings of perceived exertion (RPE), measured every 4 km, were lower during TTSLOW compared with TTNORM and TTFAST. There were no differences in heart rate or cadence. This study is the first to show that different rates of optic flow influence perceived exertion during cycling, with slower optic flow being associated with lower RPE and higher power output.", "author" : [ { "dropping-particle" : "", "family" : "Parry", "given" : "David", "non-dropping-particle" : "", "parse-names" : false, "suffix" : "" }, { "dropping-particle" : "", "family" : "Chinnasamy", "given" : "Camilla", "non-dropping-particle" : "", "parse-names" : false, "suffix" : "" }, { "dropping-particle" : "", "family" : "Micklewright", "given" : "Dominic", "non-dropping-particle" : "", "parse-names" : false, "suffix" : "" } ], "container-title" : "Journal of sport &amp; exercise psychology", "id" : "ITEM-2", "issue" : "4", "issued" : { "date-parts" : [ [ "2012", "8" ] ] }, "page" : "444-56", "title" : "Optic flow influences perceived exertion during cycling.", "type" : "article-journal", "volume" : "34" }, "uris" : [ "http://www.mendeley.com/documents/?uuid=bd2f62bf-645e-42c4-b105-f51ad79e6add" ] }, { "id" : "ITEM-3", "itemData" : { "author" : [ { "dropping-particle" : "", "family" : "Thomas", "given" : "", "non-dropping-particle" : "", "parse-names" : false, "suffix" : "" }, { "dropping-particle" : "", "family" : "Renfree", "given" : "", "non-dropping-particle" : "", "parse-names" : false, "suffix" : "" } ], "container-title" : "International journal of arts and sciences", "id" : "ITEM-3", "issue" : "9", "issued" : { "date-parts" : [ [ "2010" ] ] }, "page" : "193-202", "title" : "The Effect of Secret Clock Manipulation on 10km Cycle Time", "type" : "article-journal", "volume" : "3" }, "uris" : [ "http://www.mendeley.com/documents/?uuid=accce1e0-48f8-4ddb-853e-6912b4b4db48" ] }, { "id" : "ITEM-4", "itemData" : { "DOI" : "10.1016/j.jsams.2007.11.006", "abstract" : "It is common for athletes striving to achieve maximal effort to exercise in the presence of a visible clock. It is implicitly assumed that calibration of the clock is normal (i.e. accurate). This study was designed to test the effect of secretly manipulating the clock calibration on maximal effort as measured by endurance times in cycle ergometry. Twelve subjects (6 male and 6 female) each undertook three identical rides to exhaustion on a cycle ergometer. In one the clock was normally calibrated, in another it was calibrated 10% faster, and in the third 10% slower. Tests were conducted double blind and in fully counterbalanced orders within gender. Clocked endurance times were recorded, and later converted to real times. Analysis of clocked times revealed no significant effects. Over all subjects, real endurance times showed a significant calibration effect, being on average 18.3% (73.4s) longer when the clock ran slow, compared to normal, and 20.5% (80.8s) longer when compared to fast. Because males exercised significantly longer than females, separate analyses reveal that the calibration effect was only significant in males, 27.7% (143.2s) and 29.7% (151.2s), respectively, and present but not significant in females, 1.3% (3.6s) and 3.8% (10.5s), respectively. These results suggest that, when deceived by a visible clock running slower than normal, times to exhaustion on the cycle ergometer were significantly longer in male subjects.", "author" : [ { "dropping-particle" : "", "family" : "Morton", "given" : "R Hugh", "non-dropping-particle" : "", "parse-names" : false, "suffix" : "" } ], "container-title" : "Journal of science and medicine in sport / Sports Medicine Australia", "id" : "ITEM-4", "issue" : "2", "issued" : { "date-parts" : [ [ "2009", "3" ] ] }, "page" : "332-7", "title" : "Deception by manipulating the clock calibration influences cycle ergometer endurance time in males.", "type" : "article-journal", "volume" : "12" }, "uris" : [ "http://www.mendeley.com/documents/?uuid=61d41669-4c68-4c7a-b9aa-c74e673e78f2" ] } ], "mendeley" : { "manualFormatting" : "[6,12,32,59]", "previouslyFormattedCitation" : "(6,12,32,5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6,12,32,5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When considering that these studies likely have the same theoretical underpinnings, it is equivocal as to why the results are inconsistent, but it is clear that this line of deception research is of significant interest to future investigations with the potential to determine how deception can be used to facilitate performance. With a lack of investigation as to what mechanisms may be responsible, this future research also needs to elucidate the physiological and psychological factors involved. </w:t>
      </w:r>
    </w:p>
    <w:p w:rsidR="00C17177" w:rsidRPr="00391B55" w:rsidRDefault="00C17177" w:rsidP="00C17177">
      <w:pPr>
        <w:pStyle w:val="NoSpacing"/>
        <w:spacing w:before="240" w:line="480" w:lineRule="auto"/>
        <w:jc w:val="both"/>
        <w:rPr>
          <w:rFonts w:ascii="Times New Roman" w:hAnsi="Times New Roman" w:cs="Times New Roman"/>
          <w:sz w:val="20"/>
          <w:szCs w:val="20"/>
        </w:rPr>
      </w:pPr>
      <w:r w:rsidRPr="00391B55">
        <w:rPr>
          <w:rFonts w:ascii="Times New Roman" w:hAnsi="Times New Roman" w:cs="Times New Roman"/>
          <w:sz w:val="20"/>
          <w:szCs w:val="20"/>
        </w:rPr>
        <w:t>3.4 Biofeedback</w:t>
      </w:r>
    </w:p>
    <w:p w:rsidR="00C17177" w:rsidRPr="00391B55" w:rsidRDefault="00C17177" w:rsidP="00C17177">
      <w:pPr>
        <w:pStyle w:val="NoSpacing"/>
        <w:spacing w:before="240" w:line="480" w:lineRule="auto"/>
        <w:jc w:val="both"/>
        <w:rPr>
          <w:rFonts w:ascii="Times New Roman" w:hAnsi="Times New Roman" w:cs="Times New Roman"/>
          <w:sz w:val="20"/>
          <w:szCs w:val="20"/>
        </w:rPr>
      </w:pPr>
      <w:r w:rsidRPr="00391B55">
        <w:rPr>
          <w:rFonts w:ascii="Times New Roman" w:hAnsi="Times New Roman" w:cs="Times New Roman"/>
          <w:sz w:val="20"/>
          <w:szCs w:val="20"/>
        </w:rPr>
        <w:t>The effects of biofeedback deception on performance has been demonstrated in a study where participants were incorrectly informed of ambient and core temperatures during 30 minute cycling TT’s</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07/s00421-011-1988-y", "abstract" : "We used incorrect visual feedback of ambient and core temperature in the heat to test the hypothesis that deception would alleviate the decrement in cycling performance compared to a no deception trial. Seven males completed three 30 min cycling time trials in a randomised order on a Kingcycle ergometer. One time trial was in temperate, control conditions (CON: 21.8 \u00b1 0.6\u00b0C; 43.3 \u00b1 4.3%rh), the others in hot, humid conditions (HOT: 31.4 \u00b1 0.3\u00b0C; 63.9 \u00b1 4.5%rh). In one of the hot, humid conditions (31.6 \u00b1 0.5\u00b0C; 65.4 \u00b1 4.3%rh), participants were deceived (DEC) into thinking the ambient conditions were 26.0\u00b0C; 60.0%rh and their core temperature was 0.3\u00b0C lower than it really was. Compared to CON (16.63 \u00b1 2.43 km) distance covered was lower in HOT (15.88 \u00b1 2.75 km; P &lt; 0.05), but DEC ameliorated this (16.74 \u00b1 2.87 km; P &lt; 0.05). Mean power output was greater in DEC (184.4 \u00b1 60.4 W) than HOT (168.1 \u00b1 54.1 W; P &lt; 0.05) and no difference was observed between CON and DEC. Rectal temperature and iEMG of the vastus lateralis were not different, but RPE in the third minute was lower in DEC than HOT (P &lt; 0.05). Deception improved performance in the heat by creating a lower RPE, evidence of a subtle mismatch between the subconscious expectation and conscious perception of the task demands.", "author" : [ { "dropping-particle" : "", "family" : "Castle", "given" : "Paul C", "non-dropping-particle" : "", "parse-names" : false, "suffix" : "" }, { "dropping-particle" : "", "family" : "Maxwell", "given" : "Neil", "non-dropping-particle" : "", "parse-names" : false, "suffix" : "" }, { "dropping-particle" : "", "family" : "Allchorn", "given" : "Alan", "non-dropping-particle" : "", "parse-names" : false, "suffix" : "" }, { "dropping-particle" : "", "family" : "Mauger", "given" : "Alexis R", "non-dropping-particle" : "", "parse-names" : false, "suffix" : "" }, { "dropping-particle" : "", "family" : "White", "given" : "Danny K", "non-dropping-particle" : "", "parse-names" : false, "suffix" : "" } ], "container-title" : "European journal of applied physiology", "id" : "ITEM-1", "issue" : "1", "issued" : { "date-parts" : [ [ "2012", "1" ] ] }, "page" : "377-85", "title" : "Deception of ambient and body core temperature improves self paced cycling in hot, humid conditions.", "type" : "article-journal", "volume" : "112" }, "uris" : [ "http://www.mendeley.com/documents/?uuid=03914776-55dc-4770-a6c4-1c74c237a3f2" ] } ], "mendeley" : { "manualFormatting" : "[60]", "previouslyFormattedCitation" : "(60)"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60]</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In a deception trial, continuous visual feedback and discontinuous verbal feedback were manipulated so that participants perceived ambient and core temperatures to be lower than true values. As expected, distance covered in two trials in the heat was lower than in a temperate control trial; however this decrement in performance was ameliorated in the trial where the deception was employed. Changing the participants’ beliefs of the expected task resulted in an alteration to the anticipatory RPE template, indicated by a lower RPE in the warm-up of the deception trial, consequently allowing for subtle increases in performance throughout the trial. This novel area of research warrants further investigation with substantial applicability to athletes performing at international competitions in varied environmental conditions. </w:t>
      </w:r>
    </w:p>
    <w:p w:rsidR="00C17177" w:rsidRPr="00391B55" w:rsidRDefault="00C17177" w:rsidP="00C17177">
      <w:pPr>
        <w:pStyle w:val="NoSpacing"/>
        <w:spacing w:before="240" w:after="240" w:line="480" w:lineRule="auto"/>
        <w:jc w:val="both"/>
        <w:rPr>
          <w:rFonts w:ascii="Times New Roman" w:hAnsi="Times New Roman" w:cs="Times New Roman"/>
          <w:sz w:val="20"/>
          <w:szCs w:val="20"/>
        </w:rPr>
      </w:pPr>
      <w:r w:rsidRPr="00391B55">
        <w:rPr>
          <w:rFonts w:ascii="Times New Roman" w:hAnsi="Times New Roman" w:cs="Times New Roman"/>
          <w:sz w:val="20"/>
          <w:szCs w:val="20"/>
        </w:rPr>
        <w:lastRenderedPageBreak/>
        <w:t>3.5 Qualitative Performance Feedback</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Most studies in the field of deception have manipulated participants’ knowledge of the endpoint, distance or duration of the exercise and physiological variables such as intensity and speed, however studies manipulating qualitative performance feedback during running or cycling exercise have been less forthcoming</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80/0887044021000054782", "ISBN" : "2172444510", "author" : [ { "dropping-particle" : "", "family" : "Marquez", "given" : "David X.", "non-dropping-particle" : "", "parse-names" : false, "suffix" : "" }, { "dropping-particle" : "", "family" : "Jerome", "given" : "Gerald J.", "non-dropping-particle" : "", "parse-names" : false, "suffix" : "" }, { "dropping-particle" : "", "family" : "McAuley", "given" : "Edward", "non-dropping-particle" : "", "parse-names" : false, "suffix" : "" }, { "dropping-particle" : "", "family" : "Snook", "given" : "Erin M.", "non-dropping-particle" : "", "parse-names" : false, "suffix" : "" }, { "dropping-particle" : "", "family" : "Canaklisova", "given" : "Steriani", "non-dropping-particle" : "", "parse-names" : false, "suffix" : "" } ], "container-title" : "Psychology &amp; Health", "id" : "ITEM-1", "issue" : "6", "issued" : { "date-parts" : [ [ "2002", "1" ] ] }, "page" : "783-791", "title" : "Self-efficacy Manipulation and State Anxiety Responses to Exercise in Low Active Women", "type" : "article-journal", "volume" : "17" }, "uris" : [ "http://www.mendeley.com/documents/?uuid=7f786eda-1ab6-4066-a5e1-dba21a5db6fa" ] }, { "id" : "ITEM-2", "itemData" : { "DOI" : "10.1016/j.jpain.2005.11.009", "abstract" : "This experiment examined the effect of a manipulation of self-efficacy beliefs on perceptions of leg muscle pain during moderate-intensity cycling exercise among women. Low to moderately active college-age women (n = 28) were randomly assigned to 1 of 2 conditions that were designed to either increase or decrease efficacy beliefs for engaging in moderate intensity physical activity. Efficacy was manipulated based on bogus feedback after a maximal incremental exercise test. Within 2-3 days after the efficacy manipulation, participants completed 30 min of cycling on an ergometer at 60% peak oxygen consumption. Perceptions of leg muscle pain, as well as work rate and oxygen consumption, were recorded during exercise. There was an initial relationship between baseline self-efficacy and pain ratings during a maximal incremental exercise test. Although the provision of bogus feedback was effective for manipulating self-efficacy, there was no differential effect on leg muscle pain intensity ratings during the 30 min bout of moderate-intensity cycling. The results imply that our manipulation of self-efficacy for prolonged exercise does not influence leg muscle pain during moderate-intensity exercise among low to moderately active young females. PERSPECTIVE: We examined the influence of self-efficacy on muscle pain during exercise. Although we did not identify a significant influence of efficacy on pain, our research highlights novel research directions. Future research could potentially help identify self-efficacy as a means of decreasing pain during exercise and ultimately enhancing physical activity participation.", "author" : [ { "dropping-particle" : "", "family" : "Motl", "given" : "Robert W", "non-dropping-particle" : "", "parse-names" : false, "suffix" : "" }, { "dropping-particle" : "", "family" : "Konopack", "given" : "James F", "non-dropping-particle" : "", "parse-names" : false, "suffix" : "" }, { "dropping-particle" : "", "family" : "Hu", "given" : "Liang", "non-dropping-particle" : "", "parse-names" : false, "suffix" : "" }, { "dropping-particle" : "", "family" : "McAuley", "given" : "Edward", "non-dropping-particle" : "", "parse-names" : false, "suffix" : "" } ], "container-title" : "The journal of pain : official journal of the American Pain Society", "id" : "ITEM-2", "issue" : "5", "issued" : { "date-parts" : [ [ "2006", "5" ] ] }, "page" : "301-7", "title" : "Does self-efficacy influence leg muscle pain during cycling exercise?", "type" : "article-journal", "volume" : "7" }, "uris" : [ "http://www.mendeley.com/documents/?uuid=f9fb6089-b7ed-4c5b-b36d-3694959979f2" ] }, { "id" : "ITEM-3", "itemData" : { "abstract" : "This study examined the effects of exercise self-efficacy on enjoyment of physical activity in a sample of low to moderately active college-aged women (N = 28). Participants were randomized into a low- or high-efficacy condition, and efficacy beliefs for engaging in moderate intensity physical activity were manipulated by providing bogus feedback after a maximal incremental exercise test. All participants completed a 30-min moderate intensity cycling session 2-3 d after the efficacy manipulation. Enjoyment of physical activity was assessed after both the maximal exercise test and the moderate intensity cycling exercise session. Our results indicated that the efficacy manipulation significantly influenced enjoyment of the maximal incremental exercise test. Participants in the low-efficacy condition reported lower enjoyment scores relative to high-efficacy participants following the maximal exercise test. However, enjoyment after the moderate intensity exercise bout did not differ between the two conditions. These results imply that efficacy may be an important influence of physical activity enjoyment, particularly at higher intensities.", "author" : [ { "dropping-particle" : "", "family" : "Hu", "given" : "Liang", "non-dropping-particle" : "", "parse-names" : false, "suffix" : "" }, { "dropping-particle" : "", "family" : "Motl", "given" : "Robert W", "non-dropping-particle" : "", "parse-names" : false, "suffix" : "" }, { "dropping-particle" : "", "family" : "McAuley", "given" : "Edward", "non-dropping-particle" : "", "parse-names" : false, "suffix" : "" }, { "dropping-particle" : "", "family" : "Konopack", "given" : "James F", "non-dropping-particle" : "", "parse-names" : false, "suffix" : "" } ], "container-title" : "International journal of behavioral medicine", "id" : "ITEM-3", "issue" : "2", "issued" : { "date-parts" : [ [ "2007", "1" ] ] }, "page" : "92-6", "title" : "Effects of self-efficacy on physical activity enjoyment in college-aged women.", "type" : "article-journal", "volume" : "14" }, "uris" : [ "http://www.mendeley.com/documents/?uuid=c8165346-4b4a-4afc-a344-652101b326f7" ] } ], "mendeley" : { "manualFormatting" : "[61\u201363]", "previouslyFormattedCitation" : "(61\u20136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61–6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Studies that have manipulated self-efficacy using false performance feedback have shown that higher task-specific self-efficacy is related to less anxiety</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80/0887044021000054782", "ISBN" : "2172444510", "author" : [ { "dropping-particle" : "", "family" : "Marquez", "given" : "David X.", "non-dropping-particle" : "", "parse-names" : false, "suffix" : "" }, { "dropping-particle" : "", "family" : "Jerome", "given" : "Gerald J.", "non-dropping-particle" : "", "parse-names" : false, "suffix" : "" }, { "dropping-particle" : "", "family" : "McAuley", "given" : "Edward", "non-dropping-particle" : "", "parse-names" : false, "suffix" : "" }, { "dropping-particle" : "", "family" : "Snook", "given" : "Erin M.", "non-dropping-particle" : "", "parse-names" : false, "suffix" : "" }, { "dropping-particle" : "", "family" : "Canaklisova", "given" : "Steriani", "non-dropping-particle" : "", "parse-names" : false, "suffix" : "" } ], "container-title" : "Psychology &amp; Health", "id" : "ITEM-1", "issue" : "6", "issued" : { "date-parts" : [ [ "2002", "1" ] ] }, "page" : "783-791", "title" : "Self-efficacy Manipulation and State Anxiety Responses to Exercise in Low Active Women", "type" : "article-journal", "volume" : "17" }, "uris" : [ "http://www.mendeley.com/documents/?uuid=7f786eda-1ab6-4066-a5e1-dba21a5db6fa" ] } ], "mendeley" : { "manualFormatting" : "[61]", "previouslyFormattedCitation" : "(61)"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61]</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and more enjoyment of the exercis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bstract" : "This study examined the effects of exercise self-efficacy on enjoyment of physical activity in a sample of low to moderately active college-aged women (N = 28). Participants were randomized into a low- or high-efficacy condition, and efficacy beliefs for engaging in moderate intensity physical activity were manipulated by providing bogus feedback after a maximal incremental exercise test. All participants completed a 30-min moderate intensity cycling session 2-3 d after the efficacy manipulation. Enjoyment of physical activity was assessed after both the maximal exercise test and the moderate intensity cycling exercise session. Our results indicated that the efficacy manipulation significantly influenced enjoyment of the maximal incremental exercise test. Participants in the low-efficacy condition reported lower enjoyment scores relative to high-efficacy participants following the maximal exercise test. However, enjoyment after the moderate intensity exercise bout did not differ between the two conditions. These results imply that efficacy may be an important influence of physical activity enjoyment, particularly at higher intensities.", "author" : [ { "dropping-particle" : "", "family" : "Hu", "given" : "Liang", "non-dropping-particle" : "", "parse-names" : false, "suffix" : "" }, { "dropping-particle" : "", "family" : "Motl", "given" : "Robert W", "non-dropping-particle" : "", "parse-names" : false, "suffix" : "" }, { "dropping-particle" : "", "family" : "McAuley", "given" : "Edward", "non-dropping-particle" : "", "parse-names" : false, "suffix" : "" }, { "dropping-particle" : "", "family" : "Konopack", "given" : "James F", "non-dropping-particle" : "", "parse-names" : false, "suffix" : "" } ], "container-title" : "International journal of behavioral medicine", "id" : "ITEM-1", "issue" : "2", "issued" : { "date-parts" : [ [ "2007", "1" ] ] }, "page" : "92-6", "title" : "Effects of self-efficacy on physical activity enjoyment in college-aged women.", "type" : "article-journal", "volume" : "14" }, "uris" : [ "http://www.mendeley.com/documents/?uuid=c8165346-4b4a-4afc-a344-652101b326f7" ] } ], "mendeley" : { "manualFormatting" : "[63]", "previouslyFormattedCitation" : "(63)"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63]</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an low self-efficacy groups. However, one study</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16/j.jpain.2005.11.009", "abstract" : "This experiment examined the effect of a manipulation of self-efficacy beliefs on perceptions of leg muscle pain during moderate-intensity cycling exercise among women. Low to moderately active college-age women (n = 28) were randomly assigned to 1 of 2 conditions that were designed to either increase or decrease efficacy beliefs for engaging in moderate intensity physical activity. Efficacy was manipulated based on bogus feedback after a maximal incremental exercise test. Within 2-3 days after the efficacy manipulation, participants completed 30 min of cycling on an ergometer at 60% peak oxygen consumption. Perceptions of leg muscle pain, as well as work rate and oxygen consumption, were recorded during exercise. There was an initial relationship between baseline self-efficacy and pain ratings during a maximal incremental exercise test. Although the provision of bogus feedback was effective for manipulating self-efficacy, there was no differential effect on leg muscle pain intensity ratings during the 30 min bout of moderate-intensity cycling. The results imply that our manipulation of self-efficacy for prolonged exercise does not influence leg muscle pain during moderate-intensity exercise among low to moderately active young females. PERSPECTIVE: We examined the influence of self-efficacy on muscle pain during exercise. Although we did not identify a significant influence of efficacy on pain, our research highlights novel research directions. Future research could potentially help identify self-efficacy as a means of decreasing pain during exercise and ultimately enhancing physical activity participation.", "author" : [ { "dropping-particle" : "", "family" : "Motl", "given" : "Robert W", "non-dropping-particle" : "", "parse-names" : false, "suffix" : "" }, { "dropping-particle" : "", "family" : "Konopack", "given" : "James F", "non-dropping-particle" : "", "parse-names" : false, "suffix" : "" }, { "dropping-particle" : "", "family" : "Hu", "given" : "Liang", "non-dropping-particle" : "", "parse-names" : false, "suffix" : "" }, { "dropping-particle" : "", "family" : "McAuley", "given" : "Edward", "non-dropping-particle" : "", "parse-names" : false, "suffix" : "" } ], "container-title" : "The journal of pain : official journal of the American Pain Society", "id" : "ITEM-1", "issue" : "5", "issued" : { "date-parts" : [ [ "2006", "5" ] ] }, "page" : "301-7", "title" : "Does self-efficacy influence leg muscle pain during cycling exercise?", "type" : "article-journal", "volume" : "7" }, "uris" : [ "http://www.mendeley.com/documents/?uuid=f9fb6089-b7ed-4c5b-b36d-3694959979f2" ] } ], "mendeley" : { "manualFormatting" : "[62]", "previouslyFormattedCitation" : "(62)"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62]</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xml:space="preserve"> found no effect on RPE or muscle pain intensity when self-efficacy was manipulated during moderate-intensity exercise, which supports the suggestion that the relationship between self-efficacy and perceived effort may be intensity-dependant</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249/01.mss.0000174897.25739.3c", "author" : [ { "dropping-particle" : "", "family" : "Hall", "given" : "Eric E.", "non-dropping-particle" : "", "parse-names" : false, "suffix" : "" }, { "dropping-particle" : "", "family" : "Ekkekakis", "given" : "Panteleimon", "non-dropping-particle" : "", "parse-names" : false, "suffix" : "" }, { "dropping-particle" : "", "family" : "Petruzzello", "given" : "Steven J.", "non-dropping-particle" : "", "parse-names" : false, "suffix" : "" } ], "container-title" : "Medicine &amp; Science in Sports &amp; Exercise", "id" : "ITEM-1", "issue" : "8", "issued" : { "date-parts" : [ [ "2005", "8" ] ] }, "page" : "1365-1373", "title" : "Is the Relationship of RPE to Psychological Factors Intensity-Dependent?", "type" : "article-journal", "volume" : "37" }, "uris" : [ "http://www.mendeley.com/documents/?uuid=bf6128e7-8557-4277-a6cb-98aacdc2518c" ] } ], "mendeley" : { "manualFormatting" : "[64]", "previouslyFormattedCitation" : "(64)"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64]</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A study by Stoate et al.</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author" : [ { "dropping-particle" : "", "family" : "Stoate", "given" : "Isabelle", "non-dropping-particle" : "", "parse-names" : false, "suffix" : "" }, { "dropping-particle" : "", "family" : "Wulf", "given" : "Gabriele", "non-dropping-particle" : "", "parse-names" : false, "suffix" : "" }, { "dropping-particle" : "", "family" : "Lewthwaite", "given" : "Rebecca", "non-dropping-particle" : "", "parse-names" : false, "suffix" : "" } ], "container-title" : "Journal of sports sciences", "id" : "ITEM-1", "issue" : "8", "issued" : { "date-parts" : [ [ "2012" ] ] }, "page" : "37-41", "title" : "Enhanced expectancies improve movement efficiency in runners Enhanced expectancies improve movement efficiency in runners", "type" : "article-journal", "volume" : "30" }, "uris" : [ "http://www.mendeley.com/documents/?uuid=6dd9593e-0183-439f-8438-e555b2a4ec6d" ] } ], "mendeley" : { "manualFormatting" : "[65]", "previouslyFormattedCitation" : "(65)"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65]</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investigated whether feedback pertaining to the efficiency of performance during a running bout would influence movement efficiency. Lower oxygen uptake, more marked changes in perceptions of performance and greater positive affect were shown in the group that received positive fabricated feedback compared to a control group with no feedback. However this is in contrast to research that has shown that falsely enhancing perceptions of performance via feedback of physiological variables does not improve performance</w:t>
      </w:r>
      <w:r w:rsidRPr="00391B55">
        <w:rPr>
          <w:rFonts w:ascii="Times New Roman" w:hAnsi="Times New Roman" w:cs="Times New Roman"/>
          <w:sz w:val="20"/>
          <w:szCs w:val="20"/>
          <w:vertAlign w:val="superscript"/>
        </w:rPr>
        <w:fldChar w:fldCharType="begin" w:fldLock="1"/>
      </w:r>
      <w:r w:rsidRPr="00391B55">
        <w:rPr>
          <w:rFonts w:ascii="Times New Roman" w:hAnsi="Times New Roman" w:cs="Times New Roman"/>
          <w:sz w:val="20"/>
          <w:szCs w:val="20"/>
          <w:vertAlign w:val="superscript"/>
        </w:rPr>
        <w:instrText>ADDIN CSL_CITATION { "citationItems" : [ { "id" : "ITEM-1", "itemData" : { "DOI" : "10.1007/s10484-012-9200-7", "abstract" : "The study investigated responses to false feedback in laboratory cycling. Seven male competitive cyclists (age; M\u00a0=\u00a034.14\u00a0years, SD\u00a0=\u00a07.40) completed two ergometer time-trials, one each with false negative and false positive feedback (time\u00a0\u00b1\u00a05\u00a0%). MANOVA indicated main effects for condition [F(17, 104)\u00a0=\u00a09.42, p\u00a0&lt;\u00a00.001], and mile [F(153, 849)\u00a0=\u00a01.58, p\u00a0&lt;\u00a00.001], but no interaction [F(153, 849)\u00a0=\u00a00.470, p\u00a0=\u00a01.00]. No between-condition differences in power (F\u00a0=\u00a00.129, p\u00a0=\u00a00.720) or time to completion (F\u00a0=\u00a01.011, p\u00a0=\u00a00.338) were observed. Positive feedback was associated with higher glucose (F\u00a0=\u00a025.988, p\u00a0&lt;\u00a00.01), happiness (F\u00a0=\u00a06.097, p\u00a0=\u00a00.015) and calmness (F\u00a0=\u00a04.088, p\u00a0=\u00a00.045). Positive feedback was also associate with lower oxygen uptake (F\u00a0=\u00a08.830, p\u00a0=\u00a00.004), anxiety (F\u00a0=\u00a05.207, p\u00a0=\u00a00.024), gloominess (F\u00a0=\u00a06.322, p\u00a0=\u00a00.013), sluggishness (F\u00a0=\u00a011.650, p\u00a0=\u00a00.001), downheartedness (F\u00a0=\u00a015.844, p\u00a0=\u00a00.001), effort required to regulate emotion (F\u00a0=\u00a013.798, p\u00a0=\u00a00.001), and a trend towards lower lactate production (F\u00a0=\u00a03.815, p\u00a0=\u00a00.053). Data suggest that positive emotions and reduced metabolic cost of performance were associated with positive feedback.", "author" : [ { "dropping-particle" : "", "family" : "Beedie", "given" : "Christopher J", "non-dropping-particle" : "", "parse-names" : false, "suffix" : "" }, { "dropping-particle" : "", "family" : "Lane", "given" : "Andrew M", "non-dropping-particle" : "", "parse-names" : false, "suffix" : "" }, { "dropping-particle" : "", "family" : "Wilson", "given" : "Mathew G", "non-dropping-particle" : "", "parse-names" : false, "suffix" : "" } ], "container-title" : "Applied psychophysiology and biofeedback", "id" : "ITEM-1", "issued" : { "date-parts" : [ [ "2012", "6", "30" ] ] }, "title" : "A Possible Role for Emotion and Emotion Regulation in Physiological Responses to False Performance Feedback in 10 Mile Laboratory Cycling.", "type" : "article-journal" }, "uris" : [ "http://www.mendeley.com/documents/?uuid=c66680db-4fbb-4a0b-b488-b14b7199df95" ] }, { "id" : "ITEM-2", "itemData" : { "abstract" : "Optic flow on the retina creates a perception of a person's movement relative to their surroundings. This study investigated the effect of optic flow on perceived exertion during cycling. Fifteen participants completed a 20-km reference cycling time trail in the fastest possible time followed by three randomly counterbalanced 20-km cycling trials. Optic flow, via projected video footage of a cycling course, either represented actual speed (TTNORM) or was varied by -15% (TTSLOW) and +15% (TTFAST). During TTSLOW, power output and ratings of perceived exertion (RPE), measured every 4 km, were lower during TTSLOW compared with TTNORM and TTFAST. There were no differences in heart rate or cadence. This study is the first to show that different rates of optic flow influence perceived exertion during cycling, with slower optic flow being associated with lower RPE and higher power output.", "author" : [ { "dropping-particle" : "", "family" : "Parry", "given" : "David", "non-dropping-particle" : "", "parse-names" : false, "suffix" : "" }, { "dropping-particle" : "", "family" : "Chinnasamy", "given" : "Camilla", "non-dropping-particle" : "", "parse-names" : false, "suffix" : "" }, { "dropping-particle" : "", "family" : "Micklewright", "given" : "Dominic", "non-dropping-particle" : "", "parse-names" : false, "suffix" : "" } ], "container-title" : "Journal of sport &amp; exercise psychology", "id" : "ITEM-2", "issue" : "4", "issued" : { "date-parts" : [ [ "2012", "8" ] ] }, "page" : "444-56", "title" : "Optic flow influences perceived exertion during cycling.", "type" : "article-journal", "volume" : "34" }, "uris" : [ "http://www.mendeley.com/documents/?uuid=bd2f62bf-645e-42c4-b105-f51ad79e6add" ] }, { "id" : "ITEM-3", "itemData" : { "DOI" : "10.1007/s00421-011-1977-1", "abstract" : "The objective of the study is to examine the impact of accurate and inaccurate 'split-time' feedback upon a 10-mile time trial (TT) performance and to quantify power output into a practically meaningful unit of variation. Seven well-trained cyclists completed four randomised bouts of a 10-mile TT on a SRM\u2122 cycle ergometer. TTs were performed with (1) accurate performance feedback, (2) without performance feedback, (3) and (4) false negative and false positive 'split-time' feedback showing performance 5% slower or 5% faster than actual performance. There were no significant differences in completion time, average power output, heart rate or blood lactate between the four feedback conditions. There were significantly lower (p &lt; 0.001) average [Formula: see text] (ml min(-1)) and [Formula: see text] (l min(-1)) scores in the false positive (3,485 \u00b1 596; 119 \u00b1 33) and accurate (3,471 \u00b1 513; 117 \u00b1 22) feedback conditions compared to the false negative (3,753 \u00b1 410; 127 \u00b1 27) and blind (3,772 \u00b1 378; 124 \u00b1 21) feedback conditions. Cyclists spent a greater amount of time in a '20 watt zone' 10 W either side of average power in the negative feedback condition (fastest) than the accurate feedback (slowest) condition (39.3 vs. 32.2%, p &lt; 0.05). There were no significant differences in the 10-mile TT performance time between accurate and inaccurate feedback conditions, despite significantly lower average [Formula: see text] and [Formula: see text] scores in the false positive and accurate feedback conditions. Additionally, cycling with a small variation in power output (10 W either side of average power) produced the fastest TT. Further psycho-physiological research should examine the mechanism(s) why lower [Formula: see text] and [Formula: see text] scores are observed when cycling in a false positive or accurate feedback condition compared to a false negative or blind feedback condition.", "author" : [ { "dropping-particle" : "", "family" : "Wilson", "given" : "Mathew G", "non-dropping-particle" : "", "parse-names" : false, "suffix" : "" }, { "dropping-particle" : "", "family" : "Lane", "given" : "Andy M", "non-dropping-particle" : "", "parse-names" : false, "suffix" : "" }, { "dropping-particle" : "", "family" : "Beedie", "given" : "Chris J", "non-dropping-particle" : "", "parse-names" : false, "suffix" : "" }, { "dropping-particle" : "", "family" : "Farooq", "given" : "Abdulaziz", "non-dropping-particle" : "", "parse-names" : false, "suffix" : "" } ], "container-title" : "European journal of applied physiology", "id" : "ITEM-3", "issue" : "1", "issued" : { "date-parts" : [ [ "2012", "1" ] ] }, "page" : "231-6", "title" : "Influence of accurate and inaccurate 'split-time' feedback upon 10-mile time trial cycling performance.", "type" : "article-journal", "volume" : "112" }, "uris" : [ "http://www.mendeley.com/documents/?uuid=d929fd48-8362-4403-90ea-eae9316f2730" ] }, { "id" : "ITEM-4", "itemData" : { "DOI" : "10.1111/j.1600-0838.2010.01233.x", "abstract" : "This study assessed the effect of distance feedback on athletic performance, physiological and perceptual markers and the pacing strategies utilized during treadmill exercise. Thirteen men completed four self-paced 6 km treadmill time trials with either accurate, inaccurate or no distance feedback (NF). Inaccurate time trials involved participants receiving premature (PF) or delayed (DF) feedback, before or following the completion of each kilometer. The provision of accurate or inaccurate distance feedback (PF, DF) did not moderate the completion time or the rate of change in the ratings of perceived exertion (P&gt;0.05). However, completion times were significantly slower when exercising with no distance feedback (P&lt;0.001). Heart rate (HR), oxygen uptake (VO2) and running velocity all increased during the conditions (P&lt;0.001). A significantly lower VO2 (up to 7%) and HR (up to 6%) were observed during NF. This study has demonstrated that athletic performance and perceptual and physiological responses are unaffected by inaccurate distance feedback. However, the study indicates that individuals may exercise at a lower metabolic intensity when running without distance feedback.", "author" : [ { "dropping-particle" : "", "family" : "Faulkner", "given" : "J", "non-dropping-particle" : "", "parse-names" : false, "suffix" : "" }, { "dropping-particle" : "", "family" : "Arnold", "given" : "T", "non-dropping-particle" : "", "parse-names" : false, "suffix" : "" }, { "dropping-particle" : "", "family" : "Eston", "given" : "R", "non-dropping-particle" : "", "parse-names" : false, "suffix" : "" } ], "container-title" : "Scandinavian journal of medicine &amp; science in sports", "id" : "ITEM-4", "issue" : "6", "issued" : { "date-parts" : [ [ "2011", "12" ] ] }, "page" : "e176-83", "title" : "Effect of accurate and inaccurate distance feedback on performance markers and pacing strategies during running.", "type" : "article-journal", "volume" : "21" }, "uris" : [ "http://www.mendeley.com/documents/?uuid=c77cc60b-8427-4188-a908-54c53fbf32d8" ] }, { "id" : "ITEM-5", "itemData" : { "DOI" : "10.1136/bjsm.2009.057315", "abstract" : "To investigate how experience and feedback influence pacing and performance during time trial cycling.", "author" : [ { "dropping-particle" : "", "family" : "Micklewright", "given" : "D", "non-dropping-particle" : "", "parse-names" : false, "suffix" : "" }, { "dropping-particle" : "", "family" : "Papadopoulou", "given" : "E", "non-dropping-particle" : "", "parse-names" : false, "suffix" : "" }, { "dropping-particle" : "", "family" : "Swart", "given" : "J", "non-dropping-particle" : "", "parse-names" : false, "suffix" : "" }, { "dropping-particle" : "", "family" : "Noakes", "given" : "T", "non-dropping-particle" : "", "parse-names" : false, "suffix" : "" } ], "container-title" : "British journal of sports medicine", "id" : "ITEM-5", "issue" : "13", "issued" : { "date-parts" : [ [ "2010", "10" ] ] }, "page" : "952-60", "title" : "Previous experience influences pacing during 20 km time trial cycling.", "type" : "article-journal", "volume" : "44" }, "uris" : [ "http://www.mendeley.com/documents/?uuid=a2aac9c9-09ad-4407-b51d-c43fe4652e5c" ] }, { "id" : "ITEM-6", "itemData" : { "author" : [ { "dropping-particle" : "", "family" : "Thomas", "given" : "", "non-dropping-particle" : "", "parse-names" : false, "suffix" : "" }, { "dropping-particle" : "", "family" : "Renfree", "given" : "", "non-dropping-particle" : "", "parse-names" : false, "suffix" : "" } ], "container-title" : "International journal of arts and sciences", "id" : "ITEM-6", "issue" : "9", "issued" : { "date-parts" : [ [ "2010" ] ] }, "page" : "193-202", "title" : "The Effect of Secret Clock Manipulation on 10km Cycle Time", "type" : "article-journal", "volume" : "3" }, "uris" : [ "http://www.mendeley.com/documents/?uuid=accce1e0-48f8-4ddb-853e-6912b4b4db48" ] }, { "id" : "ITEM-7", "itemData" : { "DOI" : "10.1016/j.jsams.2007.11.006", "abstract" : "It is common for athletes striving to achieve maximal effort to exercise in the presence of a visible clock. It is implicitly assumed that calibration of the clock is normal (i.e. accurate). This study was designed to test the effect of secretly manipulating the clock calibration on maximal effort as measured by endurance times in cycle ergometry. Twelve subjects (6 male and 6 female) each undertook three identical rides to exhaustion on a cycle ergometer. In one the clock was normally calibrated, in another it was calibrated 10% faster, and in the third 10% slower. Tests were conducted double blind and in fully counterbalanced orders within gender. Clocked endurance times were recorded, and later converted to real times. Analysis of clocked times revealed no significant effects. Over all subjects, real endurance times showed a significant calibration effect, being on average 18.3% (73.4s) longer when the clock ran slow, compared to normal, and 20.5% (80.8s) longer when compared to fast. Because males exercised significantly longer than females, separate analyses reveal that the calibration effect was only significant in males, 27.7% (143.2s) and 29.7% (151.2s), respectively, and present but not significant in females, 1.3% (3.6s) and 3.8% (10.5s), respectively. These results suggest that, when deceived by a visible clock running slower than normal, times to exhaustion on the cycle ergometer were significantly longer in male subjects.", "author" : [ { "dropping-particle" : "", "family" : "Morton", "given" : "R Hugh", "non-dropping-particle" : "", "parse-names" : false, "suffix" : "" } ], "container-title" : "Journal of science and medicine in sport / Sports Medicine Australia", "id" : "ITEM-7", "issue" : "2", "issued" : { "date-parts" : [ [ "2009", "3" ] ] }, "page" : "332-7", "title" : "Deception by manipulating the clock calibration influences cycle ergometer endurance time in males.", "type" : "article-journal", "volume" : "12" }, "uris" : [ "http://www.mendeley.com/documents/?uuid=61d41669-4c68-4c7a-b9aa-c74e673e78f2" ] } ], "mendeley" : { "manualFormatting" : "[6,10,13,32,52,53,59]", "previouslyFormattedCitation" : "(6,10,13,32,52,53,59)" }, "properties" : { "noteIndex" : 0 }, "schema" : "https://github.com/citation-style-language/schema/raw/master/csl-citation.json" }</w:instrText>
      </w:r>
      <w:r w:rsidRPr="00391B55">
        <w:rPr>
          <w:rFonts w:ascii="Times New Roman" w:hAnsi="Times New Roman" w:cs="Times New Roman"/>
          <w:sz w:val="20"/>
          <w:szCs w:val="20"/>
          <w:vertAlign w:val="superscript"/>
        </w:rPr>
        <w:fldChar w:fldCharType="separate"/>
      </w:r>
      <w:r w:rsidRPr="00391B55">
        <w:rPr>
          <w:rFonts w:ascii="Times New Roman" w:hAnsi="Times New Roman" w:cs="Times New Roman"/>
          <w:noProof/>
          <w:sz w:val="20"/>
          <w:szCs w:val="20"/>
          <w:vertAlign w:val="superscript"/>
        </w:rPr>
        <w:t>[6,10,13,32,52,53,59]</w:t>
      </w:r>
      <w:r w:rsidRPr="00391B55">
        <w:rPr>
          <w:rFonts w:ascii="Times New Roman" w:hAnsi="Times New Roman" w:cs="Times New Roman"/>
          <w:sz w:val="20"/>
          <w:szCs w:val="20"/>
          <w:vertAlign w:val="superscript"/>
        </w:rPr>
        <w:fldChar w:fldCharType="end"/>
      </w:r>
      <w:r w:rsidRPr="00391B55">
        <w:rPr>
          <w:rFonts w:ascii="Times New Roman" w:hAnsi="Times New Roman" w:cs="Times New Roman"/>
          <w:sz w:val="20"/>
          <w:szCs w:val="20"/>
        </w:rPr>
        <w:t>. This suggests that the mechanisms by which feedback affects exercise performance may differ depending upon the type of deceptive feedback that is provided.</w:t>
      </w:r>
    </w:p>
    <w:p w:rsidR="00C17177" w:rsidRPr="00391B55" w:rsidRDefault="00C17177" w:rsidP="00C17177">
      <w:pPr>
        <w:pStyle w:val="NoSpacing"/>
        <w:spacing w:before="240" w:after="240" w:line="480" w:lineRule="auto"/>
        <w:jc w:val="both"/>
        <w:rPr>
          <w:rFonts w:ascii="Times New Roman" w:hAnsi="Times New Roman" w:cs="Times New Roman"/>
          <w:b/>
          <w:sz w:val="20"/>
          <w:szCs w:val="20"/>
        </w:rPr>
      </w:pPr>
      <w:r w:rsidRPr="00391B55">
        <w:rPr>
          <w:rFonts w:ascii="Times New Roman" w:hAnsi="Times New Roman" w:cs="Times New Roman"/>
          <w:b/>
          <w:sz w:val="20"/>
          <w:szCs w:val="20"/>
        </w:rPr>
        <w:t>4 Ethical Considerations</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The nature of deception studies infrequently conforms to ethical guidelines</w:t>
      </w:r>
      <w:r w:rsidRPr="00391B55">
        <w:rPr>
          <w:rFonts w:ascii="Times New Roman" w:hAnsi="Times New Roman" w:cs="Times New Roman"/>
          <w:sz w:val="20"/>
          <w:szCs w:val="20"/>
          <w:vertAlign w:val="superscript"/>
        </w:rPr>
        <w:t>[66-69]</w:t>
      </w:r>
      <w:r w:rsidRPr="00391B55">
        <w:rPr>
          <w:rFonts w:ascii="Times New Roman" w:hAnsi="Times New Roman" w:cs="Times New Roman"/>
          <w:sz w:val="20"/>
          <w:szCs w:val="20"/>
        </w:rPr>
        <w:t xml:space="preserve">. Deception may involve withholding information (e.g., exercise of an unknown duration), or deliberately misinforming participants of the true purpose and procedure of the study (e.g., false expectations of the exercise endpoint) to prevent </w:t>
      </w:r>
      <w:r w:rsidRPr="00391B55">
        <w:rPr>
          <w:rFonts w:ascii="Times New Roman" w:hAnsi="Times New Roman" w:cs="Times New Roman"/>
          <w:sz w:val="20"/>
          <w:szCs w:val="20"/>
        </w:rPr>
        <w:lastRenderedPageBreak/>
        <w:t>a threat to the expectancy validity of the research. Therefore participants are not provided with full, comprehensive information as part of the informed consent process. In order to minimise the risk of psychological harm or distress that may be caused when there is an element of deception, care must be taken that the research is designed in a way to respect the participants’ dignity and autonomy</w:t>
      </w:r>
      <w:r w:rsidRPr="00391B55">
        <w:rPr>
          <w:rFonts w:ascii="Times New Roman" w:hAnsi="Times New Roman" w:cs="Times New Roman"/>
          <w:sz w:val="20"/>
          <w:szCs w:val="20"/>
          <w:vertAlign w:val="superscript"/>
        </w:rPr>
        <w:t>[66]</w:t>
      </w:r>
      <w:r w:rsidRPr="00391B55">
        <w:rPr>
          <w:rFonts w:ascii="Times New Roman" w:hAnsi="Times New Roman" w:cs="Times New Roman"/>
          <w:sz w:val="20"/>
          <w:szCs w:val="20"/>
        </w:rPr>
        <w:t>. Deception should only be used if the study has strong scientific merit and is essential to the attainment of the required outcomes. At the earliest feasible opportunity, all participants should be fully debriefed as to how they were deceived and why the deception was necessary. Research to date has rarely detailed if, and how, this was addressed and the nature of the debrief provided. As the deception is deemed inappropriate if any discomfort, anger or objection is likely to be experienced when the deception is revealed</w:t>
      </w:r>
      <w:r w:rsidRPr="00391B55">
        <w:rPr>
          <w:rFonts w:ascii="Times New Roman" w:hAnsi="Times New Roman" w:cs="Times New Roman"/>
          <w:sz w:val="20"/>
          <w:szCs w:val="20"/>
          <w:vertAlign w:val="superscript"/>
        </w:rPr>
        <w:t>[66]</w:t>
      </w:r>
      <w:r w:rsidRPr="00391B55">
        <w:rPr>
          <w:rFonts w:ascii="Times New Roman" w:hAnsi="Times New Roman" w:cs="Times New Roman"/>
          <w:sz w:val="20"/>
          <w:szCs w:val="20"/>
        </w:rPr>
        <w:t>,</w:t>
      </w:r>
      <w:r w:rsidRPr="00391B55">
        <w:rPr>
          <w:rFonts w:ascii="Times New Roman" w:hAnsi="Times New Roman" w:cs="Times New Roman"/>
          <w:sz w:val="20"/>
          <w:szCs w:val="20"/>
          <w:vertAlign w:val="superscript"/>
        </w:rPr>
        <w:t xml:space="preserve"> </w:t>
      </w:r>
      <w:r w:rsidRPr="00391B55">
        <w:rPr>
          <w:rFonts w:ascii="Times New Roman" w:hAnsi="Times New Roman" w:cs="Times New Roman"/>
          <w:sz w:val="20"/>
          <w:szCs w:val="20"/>
        </w:rPr>
        <w:t xml:space="preserve">it is recommended that editors make an adequately detailed debrief process an essential element of deception studies in the future. Therefore, information pertaining to the responses of participants at debrief would be of interest as this may support the omission of some data or may provide anecdotal evidence for the deception being detected. </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To ethically use deception with athletes as a training intervention whilst ensuring validity is not compromised, coaches could, for example, gain prior consent from athletes that some form of deception (such as inaccurate performance feedback, biofeedback or qualitative feedback) will be used in a subsequent training session over a given period. However, since the true nature of deception interventions should always be revealed to participants as soon as possible after being carried out and may have the possibility to incur negative effects if exposed to frequently, deception may not always be a viable training or competitive intervention.</w:t>
      </w:r>
    </w:p>
    <w:p w:rsidR="00C17177" w:rsidRPr="00391B55" w:rsidRDefault="00C17177" w:rsidP="00C17177">
      <w:pPr>
        <w:pStyle w:val="NoSpacing"/>
        <w:spacing w:before="240" w:line="480" w:lineRule="auto"/>
        <w:jc w:val="both"/>
        <w:rPr>
          <w:rFonts w:ascii="Times New Roman" w:hAnsi="Times New Roman" w:cs="Times New Roman"/>
          <w:b/>
          <w:sz w:val="20"/>
          <w:szCs w:val="20"/>
        </w:rPr>
      </w:pPr>
      <w:r w:rsidRPr="00391B55">
        <w:rPr>
          <w:rFonts w:ascii="Times New Roman" w:hAnsi="Times New Roman" w:cs="Times New Roman"/>
          <w:b/>
          <w:sz w:val="20"/>
          <w:szCs w:val="20"/>
        </w:rPr>
        <w:t>5 Conclusion</w:t>
      </w:r>
    </w:p>
    <w:p w:rsidR="00C17177" w:rsidRPr="00391B55" w:rsidRDefault="00C17177" w:rsidP="00C17177">
      <w:pPr>
        <w:pStyle w:val="NoSpacing"/>
        <w:spacing w:before="240" w:line="480" w:lineRule="auto"/>
        <w:jc w:val="both"/>
        <w:rPr>
          <w:rFonts w:ascii="Times New Roman" w:hAnsi="Times New Roman" w:cs="Times New Roman"/>
          <w:sz w:val="20"/>
          <w:szCs w:val="20"/>
        </w:rPr>
      </w:pPr>
      <w:r w:rsidRPr="00391B55">
        <w:rPr>
          <w:rFonts w:ascii="Times New Roman" w:hAnsi="Times New Roman" w:cs="Times New Roman"/>
          <w:sz w:val="20"/>
          <w:szCs w:val="20"/>
        </w:rPr>
        <w:lastRenderedPageBreak/>
        <w:t>Research involving deception has implemented complex designs and varied methodologies, making it difficult to draw any definitive conclusions about how pacing strategy and performance are affected by deception. Many studies have used deception to investigate the theoretical underpinnings of pacing and performance, with a large focus on the prevalence of teleoanticipation. While a few studies have demonstrated that deception can be used to enhance performance, the value of such findings has been in demonstrating the existence of an exercise reserve.</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 xml:space="preserve">There are a number of ways in which deception interventions have been designed, each intending to gain particular insights into pacing behaviour and performance. Deception methodologies can be conceptualised according to a number of dimensions such as deception timing (prior to or during exercise); presentation frequency (blind, discontinuous or continuous); and type of deception (performance - distance, time, speed, power, cadence; biofeedback - heart rate, temperature etc.; environmental feedback - gradient, competitor, temperature etc.). Studies that deceive participants prior to exercise may provide insights about the role of information on anticipatory pacing. Deceptions that are made during exercise, either in continuous or discontinuous form, have revealed more about the influence of information on on-going adjustments to pace. Most studies have deceived participants about their performance, and few have used biofeedback or environmental manipulations. Most environmental interventions have manipulated the exercise duration, with a few focusing on competitor behaviour or optic flow. Studies using exercise of fixed-duration or fixed-intensity or exercise of an unknown duration, or blinding participants to all feedback have aimed to assess central mechanisms but lack ecological validity to competitive performance. Often, untrained participants have also been used who are unaccustomed to the exercise and have no previous experience or pacing schemas, which may limit our understanding of how trained athletes respond to deception interventions. Scope for further research using these designs and participants may have some theoretical value but are the key questions in </w:t>
      </w:r>
      <w:r w:rsidRPr="00391B55">
        <w:rPr>
          <w:rFonts w:ascii="Times New Roman" w:hAnsi="Times New Roman" w:cs="Times New Roman"/>
          <w:sz w:val="20"/>
          <w:szCs w:val="20"/>
        </w:rPr>
        <w:lastRenderedPageBreak/>
        <w:t>deceptive research not more practical than just theory, with the overall aim of ascertaining how deception can be used to enhance athletic performance? Therefore, from the findings that have been reviewed in this paper, it is recommended that future studies investigate how deception of continuous visual feedback, environmental manipulation, qualitative performance feedback and biofeedback can be used in ecologically valid competitive performances with trained athletes.</w:t>
      </w:r>
    </w:p>
    <w:p w:rsidR="00C17177" w:rsidRPr="00391B55" w:rsidRDefault="00C17177" w:rsidP="00C17177">
      <w:pPr>
        <w:pStyle w:val="NoSpacing"/>
        <w:spacing w:line="480" w:lineRule="auto"/>
        <w:jc w:val="both"/>
        <w:rPr>
          <w:rFonts w:ascii="Times New Roman" w:hAnsi="Times New Roman" w:cs="Times New Roman"/>
          <w:sz w:val="20"/>
          <w:szCs w:val="20"/>
        </w:rPr>
      </w:pPr>
      <w:r w:rsidRPr="00391B55">
        <w:rPr>
          <w:rFonts w:ascii="Times New Roman" w:hAnsi="Times New Roman" w:cs="Times New Roman"/>
          <w:sz w:val="20"/>
          <w:szCs w:val="20"/>
        </w:rPr>
        <w:t>In addition to a more thorough deliberation of research design, the variables measured should also be an equally considered factor of future research. Psychological variables are often thought to play a key role in mediating the performance outcome in deception studies, however, this has often been poorly conceptualised (e.g., discussing motivation in general terms without specific consideration of how motivation may specifically play a role) or operationalized in the adopted methods (e.g., limited measurement of key psychological states). Future research needs to include psychological measures, such as affect, attentional focus, emotions and motivation, in addition to physiological measures, if we are to further our understanding of these mechanisms and determine what types of deception could be best used to improve performance.</w:t>
      </w:r>
    </w:p>
    <w:p w:rsidR="00C17177" w:rsidRPr="00391B55" w:rsidRDefault="00C17177" w:rsidP="00C17177">
      <w:pPr>
        <w:pStyle w:val="NoSpacing"/>
        <w:spacing w:line="480" w:lineRule="auto"/>
        <w:jc w:val="both"/>
        <w:rPr>
          <w:rFonts w:ascii="Times New Roman" w:hAnsi="Times New Roman" w:cs="Times New Roman"/>
          <w:sz w:val="20"/>
          <w:szCs w:val="20"/>
        </w:rPr>
      </w:pPr>
    </w:p>
    <w:p w:rsidR="00C17177" w:rsidRPr="00391B55" w:rsidRDefault="00C17177" w:rsidP="00C17177">
      <w:pPr>
        <w:spacing w:line="480" w:lineRule="auto"/>
        <w:jc w:val="both"/>
        <w:rPr>
          <w:rFonts w:ascii="Times New Roman" w:hAnsi="Times New Roman" w:cs="Times New Roman"/>
          <w:b/>
          <w:sz w:val="20"/>
          <w:szCs w:val="20"/>
        </w:rPr>
      </w:pPr>
      <w:r w:rsidRPr="00391B55">
        <w:rPr>
          <w:rFonts w:ascii="Times New Roman" w:hAnsi="Times New Roman" w:cs="Times New Roman"/>
          <w:b/>
          <w:sz w:val="20"/>
          <w:szCs w:val="20"/>
        </w:rPr>
        <w:br w:type="page"/>
      </w:r>
    </w:p>
    <w:p w:rsidR="00C17177" w:rsidRPr="00391B55" w:rsidRDefault="00C17177" w:rsidP="00C17177">
      <w:pPr>
        <w:pStyle w:val="NormalWeb"/>
        <w:spacing w:line="480" w:lineRule="auto"/>
        <w:ind w:left="640" w:hanging="640"/>
        <w:rPr>
          <w:b/>
          <w:noProof/>
          <w:sz w:val="20"/>
          <w:szCs w:val="20"/>
        </w:rPr>
      </w:pPr>
      <w:r w:rsidRPr="00391B55">
        <w:rPr>
          <w:b/>
          <w:noProof/>
          <w:sz w:val="20"/>
          <w:szCs w:val="20"/>
        </w:rPr>
        <w:lastRenderedPageBreak/>
        <w:t>Acknowledgements</w:t>
      </w:r>
    </w:p>
    <w:p w:rsidR="00C17177" w:rsidRPr="00391B55" w:rsidRDefault="00C17177" w:rsidP="00C17177">
      <w:pPr>
        <w:pStyle w:val="NormalWeb"/>
        <w:spacing w:line="480" w:lineRule="auto"/>
        <w:ind w:left="640" w:hanging="640"/>
        <w:jc w:val="both"/>
        <w:rPr>
          <w:noProof/>
          <w:sz w:val="20"/>
          <w:szCs w:val="20"/>
        </w:rPr>
      </w:pPr>
      <w:r w:rsidRPr="00391B55">
        <w:rPr>
          <w:noProof/>
          <w:sz w:val="20"/>
          <w:szCs w:val="20"/>
        </w:rPr>
        <w:t>We would like to thank colleagues who gave their support during the writing of this review and for their feedback on the original draft of the document. No sources of funding were used to assist in the preparation of this review and the author has no potential conflicts of interest that are directly relevant to the content of this study.</w:t>
      </w:r>
    </w:p>
    <w:p w:rsidR="00C17177" w:rsidRPr="00391B55" w:rsidRDefault="00C17177" w:rsidP="00C17177">
      <w:pPr>
        <w:pStyle w:val="NormalWeb"/>
        <w:spacing w:line="360" w:lineRule="auto"/>
        <w:ind w:left="640" w:hanging="640"/>
        <w:jc w:val="both"/>
        <w:rPr>
          <w:noProof/>
          <w:sz w:val="20"/>
          <w:szCs w:val="20"/>
        </w:rPr>
      </w:pPr>
      <w:r w:rsidRPr="00391B55">
        <w:rPr>
          <w:b/>
          <w:noProof/>
          <w:sz w:val="20"/>
          <w:szCs w:val="20"/>
        </w:rPr>
        <w:t>References</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fldChar w:fldCharType="begin" w:fldLock="1"/>
      </w:r>
      <w:r w:rsidRPr="00391B55">
        <w:rPr>
          <w:noProof/>
          <w:sz w:val="20"/>
          <w:szCs w:val="20"/>
        </w:rPr>
        <w:instrText xml:space="preserve">ADDIN Mendeley Bibliography CSL_BIBLIOGRAPHY </w:instrText>
      </w:r>
      <w:r w:rsidRPr="00391B55">
        <w:rPr>
          <w:noProof/>
          <w:sz w:val="20"/>
          <w:szCs w:val="20"/>
        </w:rPr>
        <w:fldChar w:fldCharType="separate"/>
      </w:r>
      <w:r w:rsidRPr="00391B55">
        <w:rPr>
          <w:noProof/>
          <w:sz w:val="20"/>
          <w:szCs w:val="20"/>
        </w:rPr>
        <w:t xml:space="preserve">1. </w:t>
      </w:r>
      <w:r w:rsidRPr="00391B55">
        <w:rPr>
          <w:noProof/>
          <w:sz w:val="20"/>
          <w:szCs w:val="20"/>
        </w:rPr>
        <w:tab/>
        <w:t xml:space="preserve">Noakes TD, St Clair Gibson A, Lambert EV. From catastrophe to complexity: a novel model of integrative central neural regulation of effort and fatigue during exercise in humans: summary and conclusions. Br J Sports Med 2005 Feb; 39 (2): 120–4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2. </w:t>
      </w:r>
      <w:r w:rsidRPr="00391B55">
        <w:rPr>
          <w:noProof/>
          <w:sz w:val="20"/>
          <w:szCs w:val="20"/>
        </w:rPr>
        <w:tab/>
        <w:t xml:space="preserve">Noakes TD, St Clair Gibson A. Logical limitations to the "catastrophe" models of fatigue during exercise in humans. Br J Sports Med 2004; 38: 648-9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3. </w:t>
      </w:r>
      <w:r w:rsidRPr="00391B55">
        <w:rPr>
          <w:noProof/>
          <w:sz w:val="20"/>
          <w:szCs w:val="20"/>
        </w:rPr>
        <w:tab/>
        <w:t>St Clair Gibson A, Noakes TD. Evidence for complex system integration and dynamic neural regulation of skeletal muscle recruitment during exercise in humans. Br J Sports Med 2004 Dec; 38 (6): 797–806</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4. </w:t>
      </w:r>
      <w:r w:rsidRPr="00391B55">
        <w:rPr>
          <w:noProof/>
          <w:sz w:val="20"/>
          <w:szCs w:val="20"/>
        </w:rPr>
        <w:tab/>
        <w:t>Swart J, Lamberts RP, Lambert MI, et al. Exercising with reserve: exercise regulation by perceived exertion in relation to duration of exercise and knowledge of endpoint. Br J Sports Med 2009 Oct; 43 (10): 775–81</w:t>
      </w:r>
      <w:r w:rsidRPr="00391B55">
        <w:rPr>
          <w:b/>
          <w:noProof/>
          <w:sz w:val="20"/>
          <w:szCs w:val="20"/>
        </w:rPr>
        <w:t xml:space="preserve">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5. </w:t>
      </w:r>
      <w:r w:rsidRPr="00391B55">
        <w:rPr>
          <w:noProof/>
          <w:sz w:val="20"/>
          <w:szCs w:val="20"/>
        </w:rPr>
        <w:tab/>
        <w:t>Hampson DB, St Clair Gibson A, Lambert MI, et al. The influence of sensory cues on the perception of exertion during exercise and central regulation of exercise performance. Sports Med 2001 Jan; 31 (13): 935–52</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6. </w:t>
      </w:r>
      <w:r w:rsidRPr="00391B55">
        <w:rPr>
          <w:noProof/>
          <w:sz w:val="20"/>
          <w:szCs w:val="20"/>
        </w:rPr>
        <w:tab/>
        <w:t>Parry D, Chinnasamy C, Micklewright D. Optic flow influences perceived exertion during cycling. J Sport Exerc Psych 2012 Aug; 34 (4): 444–56</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lastRenderedPageBreak/>
        <w:t xml:space="preserve">7. </w:t>
      </w:r>
      <w:r w:rsidRPr="00391B55">
        <w:rPr>
          <w:noProof/>
          <w:sz w:val="20"/>
          <w:szCs w:val="20"/>
        </w:rPr>
        <w:tab/>
        <w:t>Rauch HGL, St Clair Gibson A, Lambert EV, et al.. A signalling role for muscle glycogen in the regulation of pace during prolonged exercise. Br J Sports Med  2005 Jan; 39 (1): 34–8</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8. </w:t>
      </w:r>
      <w:r w:rsidRPr="00391B55">
        <w:rPr>
          <w:noProof/>
          <w:sz w:val="20"/>
          <w:szCs w:val="20"/>
        </w:rPr>
        <w:tab/>
        <w:t>Ansley L, Robson PJ, St Clair Gibson A, et al. Anticipatory pacing strategies during supramaximal exercise lasting longer than 30s. Med Sci Sports Exerc 2004 Feb; 36 (2): 309–14</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9. </w:t>
      </w:r>
      <w:r w:rsidRPr="00391B55">
        <w:rPr>
          <w:noProof/>
          <w:sz w:val="20"/>
          <w:szCs w:val="20"/>
        </w:rPr>
        <w:tab/>
        <w:t xml:space="preserve">Paterson S, Marino FE. Effect of deception of distance on prolonged cycling performance. Percept Mot Skills 2004; 98: 1017–26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10. </w:t>
      </w:r>
      <w:r w:rsidRPr="00391B55">
        <w:rPr>
          <w:noProof/>
          <w:sz w:val="20"/>
          <w:szCs w:val="20"/>
        </w:rPr>
        <w:tab/>
        <w:t>Micklewright D, Papadopoulou E, Swart J, et al. Previous experience influences pacing during 20 km time trial cycling. Br J Sports Med 2010 Oct; 44 (13): 952–60</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11. </w:t>
      </w:r>
      <w:r w:rsidRPr="00391B55">
        <w:rPr>
          <w:noProof/>
          <w:sz w:val="20"/>
          <w:szCs w:val="20"/>
        </w:rPr>
        <w:tab/>
        <w:t>Corbett J, Barwood MJ, Ouzounoglou A, et al. Influence of competition on performance and pacing during cycling exercise. Med Sci Sports Exerc 2012 Mar; 44 (3): 509–15</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12. </w:t>
      </w:r>
      <w:r w:rsidRPr="00391B55">
        <w:rPr>
          <w:noProof/>
          <w:sz w:val="20"/>
          <w:szCs w:val="20"/>
        </w:rPr>
        <w:tab/>
        <w:t>Stone MR, Thomas K, Wilkinson M, et al. Effects of deception on exercise performance: implications for determinants of fatigue in humans. Med Sci Sports Exerc 2012 Mar; 44 (3): 534–41</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13. </w:t>
      </w:r>
      <w:r w:rsidRPr="00391B55">
        <w:rPr>
          <w:noProof/>
          <w:sz w:val="20"/>
          <w:szCs w:val="20"/>
        </w:rPr>
        <w:tab/>
        <w:t>Faulkner J, Arnold T, Eston RG. Effect of accurate and inaccurate distance feedback on performance markers and pacing strategies during running. Scand J Med Sci Sports 2011 Dec; 21 (6): 176–83</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14. </w:t>
      </w:r>
      <w:r w:rsidRPr="00391B55">
        <w:rPr>
          <w:noProof/>
          <w:sz w:val="20"/>
          <w:szCs w:val="20"/>
        </w:rPr>
        <w:tab/>
        <w:t xml:space="preserve">Tucker R, Noakes TD. The physiological regulation of pacing strategy during exercise: a critical review. Br J Sports Med 2009; 43 (1): 1–10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 15. </w:t>
      </w:r>
      <w:r w:rsidRPr="00391B55">
        <w:rPr>
          <w:noProof/>
          <w:sz w:val="20"/>
          <w:szCs w:val="20"/>
        </w:rPr>
        <w:tab/>
        <w:t>St Clair Gibson A, Lambert EV, Rauch LHG, et al. The role of information processing between the brain and peripheral physiological systems in pacing and perception of effort. Sports Med 2006 Jan; 36 (8): 705–22</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16. </w:t>
      </w:r>
      <w:r w:rsidRPr="00391B55">
        <w:rPr>
          <w:noProof/>
          <w:sz w:val="20"/>
          <w:szCs w:val="20"/>
        </w:rPr>
        <w:tab/>
        <w:t xml:space="preserve">Ulmer HV. Concept of an extracellular regulation of muscular metabolic rate during heavy exercise in humans by psychophysiological feedback. Experientia 1996; 52 (5): 416-20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lastRenderedPageBreak/>
        <w:t xml:space="preserve">17. </w:t>
      </w:r>
      <w:r w:rsidRPr="00391B55">
        <w:rPr>
          <w:noProof/>
          <w:sz w:val="20"/>
          <w:szCs w:val="20"/>
        </w:rPr>
        <w:tab/>
        <w:t xml:space="preserve">Lambert EV, St Clair Gibson A, Noakes TD. Complex systems model of fatigue: integrative homoeostatic control of peripheral physiological systems during exercise in humans. Br J Sports Med 2005 Jan; 39 (1): 52–62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18. </w:t>
      </w:r>
      <w:r w:rsidRPr="00391B55">
        <w:rPr>
          <w:noProof/>
          <w:sz w:val="20"/>
          <w:szCs w:val="20"/>
        </w:rPr>
        <w:tab/>
        <w:t>Borg G. Perceived exertion as an indicator of somatic stress. Scand J Rehabil Med 1970; 2 (2): 92–8</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19. </w:t>
      </w:r>
      <w:r w:rsidRPr="00391B55">
        <w:rPr>
          <w:noProof/>
          <w:sz w:val="20"/>
          <w:szCs w:val="20"/>
        </w:rPr>
        <w:tab/>
        <w:t>Borg G. Psychophysical scaling with applications in physical work and the perception of exertion. Scand J Work Environ Health 1990; 16 (1): 55–8</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20. </w:t>
      </w:r>
      <w:r w:rsidRPr="00391B55">
        <w:rPr>
          <w:noProof/>
          <w:sz w:val="20"/>
          <w:szCs w:val="20"/>
        </w:rPr>
        <w:tab/>
        <w:t>St Clair Gibson A, Baden DA, Lambert MI, et al. The conscious perception of the sensation of fatigue. Sports Med 2003 Jan; 33 (3): 167–76</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21. </w:t>
      </w:r>
      <w:r w:rsidRPr="00391B55">
        <w:rPr>
          <w:noProof/>
          <w:sz w:val="20"/>
          <w:szCs w:val="20"/>
        </w:rPr>
        <w:tab/>
        <w:t>Tucker R. The anticipatory regulation of performance: the physiological basis for pacing strategies and the development of a perception-based model for exercise performance. Br J Sports Med 2009 June; 43 (6): 392–400</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22. </w:t>
      </w:r>
      <w:r w:rsidRPr="00391B55">
        <w:rPr>
          <w:noProof/>
          <w:sz w:val="20"/>
          <w:szCs w:val="20"/>
        </w:rPr>
        <w:tab/>
        <w:t>Eston RG, Faulkner J, St Clair Gibson A, et al. The effect of antecedent fatiguing activity on the relationship between perceived exertion and physiological activity during a constant load exercise task. Psychophysiol 2007 Sep; 44 (5): 779–86</w:t>
      </w:r>
    </w:p>
    <w:p w:rsidR="00C17177" w:rsidRPr="00391B55" w:rsidRDefault="00C17177" w:rsidP="00C17177">
      <w:pPr>
        <w:pStyle w:val="NormalWeb"/>
        <w:spacing w:line="360" w:lineRule="auto"/>
        <w:ind w:left="640" w:hanging="640"/>
        <w:jc w:val="both"/>
        <w:rPr>
          <w:b/>
          <w:noProof/>
          <w:sz w:val="20"/>
          <w:szCs w:val="20"/>
        </w:rPr>
      </w:pPr>
      <w:r w:rsidRPr="00391B55">
        <w:rPr>
          <w:noProof/>
          <w:sz w:val="20"/>
          <w:szCs w:val="20"/>
        </w:rPr>
        <w:t xml:space="preserve">23. </w:t>
      </w:r>
      <w:r w:rsidRPr="00391B55">
        <w:rPr>
          <w:noProof/>
          <w:sz w:val="20"/>
          <w:szCs w:val="20"/>
        </w:rPr>
        <w:tab/>
        <w:t>Faulkner J, Eston RG. Perceived exertion research in the 21st century: developments, reflections and questions for the future. J Exerc Sci Fit 2008; 6 (1): 1–14</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24. </w:t>
      </w:r>
      <w:r w:rsidRPr="00391B55">
        <w:rPr>
          <w:noProof/>
          <w:sz w:val="20"/>
          <w:szCs w:val="20"/>
        </w:rPr>
        <w:tab/>
        <w:t>Joseph T, Johnson B, Battista RA, et al. Perception of fatigue during simulated competition. Med Sci Sports Exerc 2008 Feb; 40 (2): 381–6</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25. </w:t>
      </w:r>
      <w:r w:rsidRPr="00391B55">
        <w:rPr>
          <w:noProof/>
          <w:sz w:val="20"/>
          <w:szCs w:val="20"/>
        </w:rPr>
        <w:tab/>
        <w:t>Noakes TD. Linear relationship between the perception of effort and the duration of constant load exercise that remains. J Appl Physiol 2004 Apr; 96 (4): 1571–2</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26. </w:t>
      </w:r>
      <w:r w:rsidRPr="00391B55">
        <w:rPr>
          <w:noProof/>
          <w:sz w:val="20"/>
          <w:szCs w:val="20"/>
        </w:rPr>
        <w:tab/>
        <w:t>Noakes TD. Fatigue is a brain-derived emotion that regulates the exercise behavior to ensure the protection of whole body homeostasis. Front Physiol 2012 Jan; 3 (82): 1-13</w:t>
      </w:r>
    </w:p>
    <w:p w:rsidR="00C17177" w:rsidRPr="00391B55" w:rsidRDefault="00C17177" w:rsidP="00C17177">
      <w:pPr>
        <w:pStyle w:val="NormalWeb"/>
        <w:spacing w:line="360" w:lineRule="auto"/>
        <w:ind w:left="640" w:hanging="640"/>
        <w:jc w:val="both"/>
        <w:rPr>
          <w:b/>
          <w:noProof/>
          <w:sz w:val="20"/>
          <w:szCs w:val="20"/>
        </w:rPr>
      </w:pPr>
      <w:r w:rsidRPr="00391B55">
        <w:rPr>
          <w:noProof/>
          <w:sz w:val="20"/>
          <w:szCs w:val="20"/>
        </w:rPr>
        <w:lastRenderedPageBreak/>
        <w:t xml:space="preserve">27. </w:t>
      </w:r>
      <w:r w:rsidRPr="00391B55">
        <w:rPr>
          <w:noProof/>
          <w:sz w:val="20"/>
          <w:szCs w:val="20"/>
        </w:rPr>
        <w:tab/>
        <w:t xml:space="preserve">Noakes TD. Time to move beyond a brainless exercise physiology: the evidence for complex regulation of human exercise performance. Appl Physiol Nutr Metab 2011 Feb; 36 (1): 23–35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28. </w:t>
      </w:r>
      <w:r w:rsidRPr="00391B55">
        <w:rPr>
          <w:noProof/>
          <w:sz w:val="20"/>
          <w:szCs w:val="20"/>
        </w:rPr>
        <w:tab/>
        <w:t xml:space="preserve">Crewe H, Tucker R, Noakes TD. The rate of increase in rating of perceived exertion predicts the duration of exercise to fatigue at a fixed power output in different environmental conditions. Eur J Appl Physiol 2008 Jul; 103 (5): 569–77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29. </w:t>
      </w:r>
      <w:r w:rsidRPr="00391B55">
        <w:rPr>
          <w:noProof/>
          <w:sz w:val="20"/>
          <w:szCs w:val="20"/>
        </w:rPr>
        <w:tab/>
        <w:t>Albertus Y, Tucker R, St Clair Gibson A, et al. Effect of distance feedback on pacing strategy and perceived exertion during cycling. Med Sci Sports Exerc 2005 Mar; 37 (3): 461–8</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30. </w:t>
      </w:r>
      <w:r w:rsidRPr="00391B55">
        <w:rPr>
          <w:noProof/>
          <w:sz w:val="20"/>
          <w:szCs w:val="20"/>
        </w:rPr>
        <w:tab/>
        <w:t>St Clair Gibson A, Schabort EJ, Noakes TD. Reduced neuromuscular activity and force generation during prolonged cycling. Am J Physiol Regul Integr Comp Physiol 2001; 281: 187-96</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31. </w:t>
      </w:r>
      <w:r w:rsidRPr="00391B55">
        <w:rPr>
          <w:noProof/>
          <w:sz w:val="20"/>
          <w:szCs w:val="20"/>
        </w:rPr>
        <w:tab/>
        <w:t>Swart J, Lamberts RP, Lambert MI, et al. Exercising with reserve: evidence that the central nervous system regulates prolonged exercise performance. Br J Sports Med 2009 Oct; 43 (10): 782–8</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32. </w:t>
      </w:r>
      <w:r w:rsidRPr="00391B55">
        <w:rPr>
          <w:noProof/>
          <w:sz w:val="20"/>
          <w:szCs w:val="20"/>
        </w:rPr>
        <w:tab/>
        <w:t>Morton RH. Deception by manipulating the clock calibration influences cycle ergometer endurance time in males. J Sci Med Sport 2009 Mar; 12 (2): 332–7</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33. </w:t>
      </w:r>
      <w:r w:rsidRPr="00391B55">
        <w:rPr>
          <w:noProof/>
          <w:sz w:val="20"/>
          <w:szCs w:val="20"/>
        </w:rPr>
        <w:tab/>
        <w:t>Nikolopoulos V, Arkinstall MJ, Hawley JA. Pacing strategy in simulated cycle time-trials is based on perceived rather than actual distance. J Sci Med Sport 2001 Jun; 4 (2): 212–9</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34. </w:t>
      </w:r>
      <w:r w:rsidRPr="00391B55">
        <w:rPr>
          <w:noProof/>
          <w:sz w:val="20"/>
          <w:szCs w:val="20"/>
        </w:rPr>
        <w:tab/>
        <w:t>Williamson JW, McColl R, Mathews D, et al. Hypnotic manipulation of effort sense during dynamic exercise: cardiovascular responses and brain activation. J Appl Physiol 2001 Apr; 90 (4): 1392–9</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35. </w:t>
      </w:r>
      <w:r w:rsidRPr="00391B55">
        <w:rPr>
          <w:noProof/>
          <w:sz w:val="20"/>
          <w:szCs w:val="20"/>
        </w:rPr>
        <w:tab/>
        <w:t xml:space="preserve">Barwood MJ, Weston NJ V, Thelwell R, et al. A motivational music and video intervention improves high-intensity exercise performance. J Sports Sci Med 2009 June; 8 (1): 435–42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36. </w:t>
      </w:r>
      <w:r w:rsidRPr="00391B55">
        <w:rPr>
          <w:noProof/>
          <w:sz w:val="20"/>
          <w:szCs w:val="20"/>
        </w:rPr>
        <w:tab/>
        <w:t>Beedie CJ, Foad AJ. The placebo effect in sports performance: a brief review. Sports Med 2009 Jan; 39 (4): 313–29</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37. </w:t>
      </w:r>
      <w:r w:rsidRPr="00391B55">
        <w:rPr>
          <w:noProof/>
          <w:sz w:val="20"/>
          <w:szCs w:val="20"/>
        </w:rPr>
        <w:tab/>
        <w:t>Hutchinson JC, Sherman T, Martinovic N, et al. The effect of manipulated self-efficacy on perceived and sustained effort. J App Sport Psych 2008 Oct; 20 (4): 457–72</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lastRenderedPageBreak/>
        <w:t xml:space="preserve">38. </w:t>
      </w:r>
      <w:r w:rsidRPr="00391B55">
        <w:rPr>
          <w:noProof/>
          <w:sz w:val="20"/>
          <w:szCs w:val="20"/>
        </w:rPr>
        <w:tab/>
        <w:t>Lohse KR, Sherwood DE. Defining the focus of attention: effects of attention on perceived exertion and fatigue. Front Physiol 2011 Nov; 2 (332): 1–10</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39. </w:t>
      </w:r>
      <w:r w:rsidRPr="00391B55">
        <w:rPr>
          <w:noProof/>
          <w:sz w:val="20"/>
          <w:szCs w:val="20"/>
        </w:rPr>
        <w:tab/>
        <w:t>McAuley E, Talbot HM, Martinez S. Manipulating self-efficacy in the exercise environment in women: influences on affective responses. Health psych 1999 May; 18 (3): 288–94</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40. </w:t>
      </w:r>
      <w:r w:rsidRPr="00391B55">
        <w:rPr>
          <w:noProof/>
          <w:sz w:val="20"/>
          <w:szCs w:val="20"/>
        </w:rPr>
        <w:tab/>
        <w:t>Kalasountas V, Reed J, Fitzpatrick J. The effect of placebo-induced changes in expectancies on maximal force production in college students. J Appl Sport Psych 2007 Feb; 19 (1): 116–24</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41. </w:t>
      </w:r>
      <w:r w:rsidRPr="00391B55">
        <w:rPr>
          <w:noProof/>
          <w:sz w:val="20"/>
          <w:szCs w:val="20"/>
        </w:rPr>
        <w:tab/>
        <w:t xml:space="preserve">Barwood MJ, Corbett J, White D, et al.. Early change in thermal perception is not a driver of anticipatory exercise pacing in the heat. Br J Sports Med 2012 Oct; 46 (1): 936–42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42. </w:t>
      </w:r>
      <w:r w:rsidRPr="00391B55">
        <w:rPr>
          <w:noProof/>
          <w:sz w:val="20"/>
          <w:szCs w:val="20"/>
        </w:rPr>
        <w:tab/>
        <w:t xml:space="preserve">Amann M, Proctor LT, Sebranek JJ, et al. Opioid-mediated muscle afferents inhibit central motor drive and limit peripheral muscle fatigue development in humans. J Physiol 2009 Jan; 587 (1): 271–83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43. </w:t>
      </w:r>
      <w:r w:rsidRPr="00391B55">
        <w:rPr>
          <w:noProof/>
          <w:sz w:val="20"/>
          <w:szCs w:val="20"/>
        </w:rPr>
        <w:tab/>
        <w:t>Mauger AR, Jones AM, Williams CA. Influence of acetaminophen on performance during time trial cycling. J Appl Physiol 2010 Jan; 108 (1): 98–104</w:t>
      </w:r>
    </w:p>
    <w:p w:rsidR="00C17177" w:rsidRPr="00391B55" w:rsidRDefault="00C17177" w:rsidP="00C17177">
      <w:pPr>
        <w:pStyle w:val="NormalWeb"/>
        <w:spacing w:line="360" w:lineRule="auto"/>
        <w:ind w:left="640" w:hanging="640"/>
        <w:jc w:val="both"/>
        <w:rPr>
          <w:b/>
          <w:noProof/>
          <w:sz w:val="20"/>
          <w:szCs w:val="20"/>
        </w:rPr>
      </w:pPr>
      <w:r w:rsidRPr="00391B55">
        <w:rPr>
          <w:noProof/>
          <w:sz w:val="20"/>
          <w:szCs w:val="20"/>
        </w:rPr>
        <w:t xml:space="preserve">44. </w:t>
      </w:r>
      <w:r w:rsidRPr="00391B55">
        <w:rPr>
          <w:noProof/>
          <w:sz w:val="20"/>
          <w:szCs w:val="20"/>
        </w:rPr>
        <w:tab/>
        <w:t xml:space="preserve">Eston RG, Stansfield R, Westoby P, et al. Effect of deception and expected exercise duration on psychological and physiological variables during treadmill running and cycling. Psychophysiol 2012 Apr; 49 (4): 462–9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45. </w:t>
      </w:r>
      <w:r w:rsidRPr="00391B55">
        <w:rPr>
          <w:noProof/>
          <w:sz w:val="20"/>
          <w:szCs w:val="20"/>
        </w:rPr>
        <w:tab/>
        <w:t>Billaut F, Bishop DJ, Schaerz S, et al. Influence of knowledge of sprint number on pacing during repeated-sprint exercise. Med Sci Sports Exerc 2011 Apr; 43 (4): 665–72</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46. </w:t>
      </w:r>
      <w:r w:rsidRPr="00391B55">
        <w:rPr>
          <w:noProof/>
          <w:sz w:val="20"/>
          <w:szCs w:val="20"/>
        </w:rPr>
        <w:tab/>
        <w:t>Baden DA, McLean TL, Tucker R, et al. Effect of anticipation during unknown or unexpected exercise duration on rating of perceived exertion, affect, and physiological function. Br J Sports Med 2005 Oct; 39 (10): 742–6</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47. </w:t>
      </w:r>
      <w:r w:rsidRPr="00391B55">
        <w:rPr>
          <w:noProof/>
          <w:sz w:val="20"/>
          <w:szCs w:val="20"/>
        </w:rPr>
        <w:tab/>
        <w:t>Mauger AR, Jones AM, Williams CA. Influence of feedback and prior experience on pacing during a 4-km cycle time trial. Med Sci Sports Exerc 2009 Feb; 41 (2): 451–8</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lastRenderedPageBreak/>
        <w:t xml:space="preserve">48. </w:t>
      </w:r>
      <w:r w:rsidRPr="00391B55">
        <w:rPr>
          <w:noProof/>
          <w:sz w:val="20"/>
          <w:szCs w:val="20"/>
        </w:rPr>
        <w:tab/>
        <w:t>Williams CA, Bailey SD, Mauger AR. External exercise information provides no immediate additional performance benefit to untrained individuals in time trial cycling. Br J Sports Med 2012 Jan; 46 (1): 49–53</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49. </w:t>
      </w:r>
      <w:r w:rsidRPr="00391B55">
        <w:rPr>
          <w:noProof/>
          <w:sz w:val="20"/>
          <w:szCs w:val="20"/>
        </w:rPr>
        <w:tab/>
        <w:t xml:space="preserve">Palmer GS, Backx K, Hawley JA. Perceived rather than actual distance determines pacing strategy during simulated cycling time trials. </w:t>
      </w:r>
      <w:r w:rsidRPr="00391B55">
        <w:rPr>
          <w:iCs/>
          <w:noProof/>
          <w:sz w:val="20"/>
          <w:szCs w:val="20"/>
        </w:rPr>
        <w:t>Med Sci Sports Exerc</w:t>
      </w:r>
      <w:r w:rsidRPr="00391B55">
        <w:rPr>
          <w:noProof/>
          <w:sz w:val="20"/>
          <w:szCs w:val="20"/>
        </w:rPr>
        <w:t xml:space="preserve"> 1998; 30 (5): 305</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50. </w:t>
      </w:r>
      <w:r w:rsidRPr="00391B55">
        <w:rPr>
          <w:noProof/>
          <w:sz w:val="20"/>
          <w:szCs w:val="20"/>
        </w:rPr>
        <w:tab/>
        <w:t>Pires FO, Hammond J. Manipulation effects of prior exercise intensity feedback by the Borg scale during open-loop cycling. Br J Sports Med 2012 Jan; 46 (1): 18–22</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51. </w:t>
      </w:r>
      <w:r w:rsidRPr="00391B55">
        <w:rPr>
          <w:noProof/>
          <w:sz w:val="20"/>
          <w:szCs w:val="20"/>
        </w:rPr>
        <w:tab/>
        <w:t>Hampson DB, St Clair Gibson A, Lambert MI, et al. Deception and perceved exertion during high-intensity running bouts. Percept Mot Skills 2004; 98: 1027–38</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52. </w:t>
      </w:r>
      <w:r w:rsidRPr="00391B55">
        <w:rPr>
          <w:noProof/>
          <w:sz w:val="20"/>
          <w:szCs w:val="20"/>
        </w:rPr>
        <w:tab/>
        <w:t>Beedie CJ, Lane AM, Wilson MG. A possible role for emotion and emotion regulation in physiological responses to false performance feedback in 10 mile laboratory cycling. Appl psychophysiol biofeedback 2012 Jun; 30: 1-9</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53. </w:t>
      </w:r>
      <w:r w:rsidRPr="00391B55">
        <w:rPr>
          <w:noProof/>
          <w:sz w:val="20"/>
          <w:szCs w:val="20"/>
        </w:rPr>
        <w:tab/>
        <w:t>Wilson MG, Lane AM, Beedie CJ, et al. Influence of accurate and inaccurate “split-time” feedback upon 10-mile time trial cycling performance. Eur J Appl Physiol 2012 Jan; 112 (1): 231–6</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54. </w:t>
      </w:r>
      <w:r w:rsidRPr="00391B55">
        <w:rPr>
          <w:noProof/>
          <w:sz w:val="20"/>
          <w:szCs w:val="20"/>
        </w:rPr>
        <w:tab/>
        <w:t>Hopkins WG, Hewson DJ. Variability of competitive performance of distance runners. Med Sci Sports Exerc 2001 Sep; 33 (9): 1588–92</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55. </w:t>
      </w:r>
      <w:r w:rsidRPr="00391B55">
        <w:rPr>
          <w:noProof/>
          <w:sz w:val="20"/>
          <w:szCs w:val="20"/>
        </w:rPr>
        <w:tab/>
        <w:t xml:space="preserve">Gailliot MT, Baumeister RF, DeWall CN, et al. Self-control relies on glucose as a limited energy source: willpower is more than a metaphor. J Pers Soc Psych 2007 Feb; 92 (2): 325–36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56. </w:t>
      </w:r>
      <w:r w:rsidRPr="00391B55">
        <w:rPr>
          <w:noProof/>
          <w:sz w:val="20"/>
          <w:szCs w:val="20"/>
        </w:rPr>
        <w:tab/>
        <w:t>Muraven M, Baumeister RF. Self-regulation and depletion of limited resources: does self-control resemble a muscle? Psych Bull 2000 Mar; 126 (2): 247–59</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57. </w:t>
      </w:r>
      <w:r w:rsidRPr="00391B55">
        <w:rPr>
          <w:noProof/>
          <w:sz w:val="20"/>
          <w:szCs w:val="20"/>
        </w:rPr>
        <w:tab/>
        <w:t xml:space="preserve">Mauger AR, Jones AM, Williams CA. The effect of non-contingent and accurate performance feedback on pacing and time trial performance in 4-km track cycling. Br J Sports Med  2011 Mar; 45 (3): 225–9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lastRenderedPageBreak/>
        <w:t xml:space="preserve">58. </w:t>
      </w:r>
      <w:r w:rsidRPr="00391B55">
        <w:rPr>
          <w:noProof/>
          <w:sz w:val="20"/>
          <w:szCs w:val="20"/>
        </w:rPr>
        <w:tab/>
        <w:t>Stone MR, Thomas K, Wilkinson M, et al. Consistency of perceptual and metabolic responses to a laboratory-based simulated 4,000-m cycling time trial. Eur J Appl Physiol 2011 Aug; 111 (8): 1807–13</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59. </w:t>
      </w:r>
      <w:r w:rsidRPr="00391B55">
        <w:rPr>
          <w:noProof/>
          <w:sz w:val="20"/>
          <w:szCs w:val="20"/>
        </w:rPr>
        <w:tab/>
        <w:t>Thomas G, Renfree A. The effect of secret clock manipulation on 10km cycle time. Int J Art Sci 2010; 3 (9): 193–202</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60. </w:t>
      </w:r>
      <w:r w:rsidRPr="00391B55">
        <w:rPr>
          <w:noProof/>
          <w:sz w:val="20"/>
          <w:szCs w:val="20"/>
        </w:rPr>
        <w:tab/>
        <w:t>Castle PC, Maxwell N, Allchorn A, et al. Deception of ambient and body core temperature improves self paced cycling in hot, humid conditions. Eur J Appl Physiol 2012 Jan; 112 (1): 377–85</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61. </w:t>
      </w:r>
      <w:r w:rsidRPr="00391B55">
        <w:rPr>
          <w:noProof/>
          <w:sz w:val="20"/>
          <w:szCs w:val="20"/>
        </w:rPr>
        <w:tab/>
        <w:t>Marquez DX, Jerome GJ, McAuley E, et al. Self-efficacy manipulation and state anxiety responses to exercise in low active women. Psych Health 2002 Jan; 17 (6): 783–91</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62. </w:t>
      </w:r>
      <w:r w:rsidRPr="00391B55">
        <w:rPr>
          <w:noProof/>
          <w:sz w:val="20"/>
          <w:szCs w:val="20"/>
        </w:rPr>
        <w:tab/>
        <w:t>Motl RW, Konopack JF, Hu L, et al. Does self-efficacy influence leg muscle pain during cycling exercise? J Pain 2006 May; 7 (5): 301–7</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63. </w:t>
      </w:r>
      <w:r w:rsidRPr="00391B55">
        <w:rPr>
          <w:noProof/>
          <w:sz w:val="20"/>
          <w:szCs w:val="20"/>
        </w:rPr>
        <w:tab/>
        <w:t xml:space="preserve">Hu L, Motl RW, McAuley E, et al. Effects of self-efficacy on physical activity enjoyment in college-aged women. Int J Behav Med 2007 Jan; 14 (2): 92–6 </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64. </w:t>
      </w:r>
      <w:r w:rsidRPr="00391B55">
        <w:rPr>
          <w:noProof/>
          <w:sz w:val="20"/>
          <w:szCs w:val="20"/>
        </w:rPr>
        <w:tab/>
        <w:t>Hall EE, Ekkekakis P, Petruzzello SJ. Is the relationship of RPE to psychological factors intensity-dependent? Med Sci Sports Exerc 2005 Aug; 37 (8): 1365–73</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 xml:space="preserve">65. </w:t>
      </w:r>
      <w:r w:rsidRPr="00391B55">
        <w:rPr>
          <w:noProof/>
          <w:sz w:val="20"/>
          <w:szCs w:val="20"/>
        </w:rPr>
        <w:tab/>
        <w:t>Stoate I, Wulf G, Lewthwaite R. Enhanced expectancies improve movement efficiency in runners. J Sports Sci 2012; 30 (8): 37–41</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fldChar w:fldCharType="end"/>
      </w:r>
      <w:r w:rsidRPr="00391B55">
        <w:rPr>
          <w:noProof/>
          <w:sz w:val="20"/>
          <w:szCs w:val="20"/>
        </w:rPr>
        <w:t>66.</w:t>
      </w:r>
      <w:r w:rsidRPr="00391B55">
        <w:rPr>
          <w:noProof/>
          <w:sz w:val="20"/>
          <w:szCs w:val="20"/>
        </w:rPr>
        <w:tab/>
        <w:t>British Psychological Society. Code of Human Research Ethics 2010 [online]. Available from URL: http://www.bps.org.uk/sites/default/files/documents/code_of_human_research_ethics.pdf [Accessed 2013 Feb 22]</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t>67.</w:t>
      </w:r>
      <w:r w:rsidRPr="00391B55">
        <w:rPr>
          <w:noProof/>
          <w:sz w:val="20"/>
          <w:szCs w:val="20"/>
        </w:rPr>
        <w:tab/>
        <w:t xml:space="preserve">Department of Health. World Medical Association Declaration of Helsinki: Ethical Principles for Medical Research Involving Human Subjects 2008 [online]. Available from URL:   </w:t>
      </w:r>
      <w:hyperlink r:id="rId7" w:history="1">
        <w:r w:rsidRPr="00391B55">
          <w:rPr>
            <w:noProof/>
            <w:sz w:val="20"/>
            <w:szCs w:val="20"/>
          </w:rPr>
          <w:t>http://www.wma.net/en/30publications/10policies/b3/</w:t>
        </w:r>
      </w:hyperlink>
      <w:r w:rsidRPr="00391B55">
        <w:rPr>
          <w:noProof/>
          <w:sz w:val="20"/>
          <w:szCs w:val="20"/>
        </w:rPr>
        <w:t xml:space="preserve"> [Accessed 2013 Feb 22]</w:t>
      </w:r>
    </w:p>
    <w:p w:rsidR="00C17177" w:rsidRPr="00391B55" w:rsidRDefault="00C17177" w:rsidP="00C17177">
      <w:pPr>
        <w:pStyle w:val="NormalWeb"/>
        <w:spacing w:line="360" w:lineRule="auto"/>
        <w:ind w:left="640" w:hanging="640"/>
        <w:jc w:val="both"/>
        <w:rPr>
          <w:noProof/>
          <w:sz w:val="20"/>
          <w:szCs w:val="20"/>
        </w:rPr>
      </w:pPr>
      <w:r w:rsidRPr="00391B55">
        <w:rPr>
          <w:noProof/>
          <w:sz w:val="20"/>
          <w:szCs w:val="20"/>
        </w:rPr>
        <w:lastRenderedPageBreak/>
        <w:t>68.</w:t>
      </w:r>
      <w:r w:rsidRPr="00391B55">
        <w:rPr>
          <w:noProof/>
          <w:sz w:val="20"/>
          <w:szCs w:val="20"/>
        </w:rPr>
        <w:tab/>
      </w:r>
      <w:bookmarkStart w:id="1" w:name="xethical"/>
      <w:r w:rsidRPr="00391B55">
        <w:rPr>
          <w:noProof/>
          <w:sz w:val="20"/>
          <w:szCs w:val="20"/>
        </w:rPr>
        <w:t>U.S. Department of Health and Human Services. The Belmont Report: Ethical Principles and Guidelines for the Protection of Human Subjects</w:t>
      </w:r>
      <w:bookmarkEnd w:id="1"/>
      <w:r w:rsidRPr="00391B55">
        <w:rPr>
          <w:noProof/>
          <w:sz w:val="20"/>
          <w:szCs w:val="20"/>
        </w:rPr>
        <w:t xml:space="preserve"> of Research 1979 [online]. Available from URL:  </w:t>
      </w:r>
      <w:hyperlink r:id="rId8" w:history="1">
        <w:r w:rsidRPr="00391B55">
          <w:rPr>
            <w:noProof/>
            <w:sz w:val="20"/>
            <w:szCs w:val="20"/>
          </w:rPr>
          <w:t>http://www.wma.net/en/30publications/10policies/b3/</w:t>
        </w:r>
      </w:hyperlink>
      <w:r w:rsidRPr="00391B55">
        <w:rPr>
          <w:noProof/>
          <w:sz w:val="20"/>
          <w:szCs w:val="20"/>
        </w:rPr>
        <w:t xml:space="preserve"> [Accessed 2013 Feb 22]</w:t>
      </w:r>
    </w:p>
    <w:p w:rsidR="00C17177" w:rsidRPr="00F65707" w:rsidRDefault="00C17177" w:rsidP="00C17177">
      <w:pPr>
        <w:pStyle w:val="NormalWeb"/>
        <w:spacing w:line="360" w:lineRule="auto"/>
        <w:ind w:left="640" w:hanging="640"/>
        <w:jc w:val="both"/>
        <w:rPr>
          <w:noProof/>
          <w:sz w:val="20"/>
          <w:szCs w:val="20"/>
        </w:rPr>
      </w:pPr>
      <w:r w:rsidRPr="00391B55">
        <w:rPr>
          <w:noProof/>
          <w:sz w:val="20"/>
          <w:szCs w:val="20"/>
        </w:rPr>
        <w:t>69.</w:t>
      </w:r>
      <w:r w:rsidRPr="00391B55">
        <w:rPr>
          <w:noProof/>
          <w:sz w:val="20"/>
          <w:szCs w:val="20"/>
        </w:rPr>
        <w:tab/>
        <w:t>U.S. Department of Health and Human Services. The Nuremberg Code 1949 [online]. Available from URL: http://www.hhs.gov/ohrp/archive/nurcode.html [Accessed 2013 Feb 22]</w:t>
      </w:r>
    </w:p>
    <w:p w:rsidR="00D14F15" w:rsidRDefault="00D14F15"/>
    <w:sectPr w:rsidR="00D14F15" w:rsidSect="00C17177">
      <w:headerReference w:type="default" r:id="rId9"/>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08F6" w:rsidRDefault="001608F6">
      <w:pPr>
        <w:spacing w:after="0" w:line="240" w:lineRule="auto"/>
      </w:pPr>
      <w:r>
        <w:separator/>
      </w:r>
    </w:p>
  </w:endnote>
  <w:endnote w:type="continuationSeparator" w:id="0">
    <w:p w:rsidR="001608F6" w:rsidRDefault="001608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6091479"/>
      <w:docPartObj>
        <w:docPartGallery w:val="Page Numbers (Bottom of Page)"/>
        <w:docPartUnique/>
      </w:docPartObj>
    </w:sdtPr>
    <w:sdtEndPr>
      <w:rPr>
        <w:noProof/>
      </w:rPr>
    </w:sdtEndPr>
    <w:sdtContent>
      <w:p w:rsidR="00CD4362" w:rsidRDefault="001608F6">
        <w:pPr>
          <w:pStyle w:val="Footer"/>
          <w:jc w:val="center"/>
        </w:pPr>
      </w:p>
      <w:p w:rsidR="00CD4362" w:rsidRDefault="00C17177">
        <w:pPr>
          <w:pStyle w:val="Footer"/>
          <w:jc w:val="center"/>
        </w:pPr>
        <w:r>
          <w:fldChar w:fldCharType="begin"/>
        </w:r>
        <w:r>
          <w:instrText xml:space="preserve"> PAGE   \* MERGEFORMAT </w:instrText>
        </w:r>
        <w:r>
          <w:fldChar w:fldCharType="separate"/>
        </w:r>
        <w:r w:rsidR="00CA455C">
          <w:rPr>
            <w:noProof/>
          </w:rPr>
          <w:t>1</w:t>
        </w:r>
        <w:r>
          <w:rPr>
            <w:noProof/>
          </w:rPr>
          <w:fldChar w:fldCharType="end"/>
        </w:r>
      </w:p>
    </w:sdtContent>
  </w:sdt>
  <w:p w:rsidR="00CD4362" w:rsidRDefault="001608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08F6" w:rsidRDefault="001608F6">
      <w:pPr>
        <w:spacing w:after="0" w:line="240" w:lineRule="auto"/>
      </w:pPr>
      <w:r>
        <w:separator/>
      </w:r>
    </w:p>
  </w:footnote>
  <w:footnote w:type="continuationSeparator" w:id="0">
    <w:p w:rsidR="001608F6" w:rsidRDefault="001608F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4362" w:rsidRDefault="00C17177" w:rsidP="00260AEE">
    <w:pPr>
      <w:pStyle w:val="Header"/>
      <w:jc w:val="right"/>
    </w:pPr>
    <w:r>
      <w:t>A review on deception and pacing strategies</w:t>
    </w:r>
  </w:p>
  <w:p w:rsidR="00CD4362" w:rsidRDefault="001608F6" w:rsidP="00260AEE">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AC5DE7"/>
    <w:multiLevelType w:val="hybridMultilevel"/>
    <w:tmpl w:val="555638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7834138"/>
    <w:multiLevelType w:val="hybridMultilevel"/>
    <w:tmpl w:val="758AB7B8"/>
    <w:lvl w:ilvl="0" w:tplc="08090001">
      <w:start w:val="1"/>
      <w:numFmt w:val="bullet"/>
      <w:lvlText w:val=""/>
      <w:lvlJc w:val="left"/>
      <w:pPr>
        <w:ind w:left="794" w:hanging="360"/>
      </w:pPr>
      <w:rPr>
        <w:rFonts w:ascii="Symbol" w:hAnsi="Symbol" w:hint="default"/>
      </w:rPr>
    </w:lvl>
    <w:lvl w:ilvl="1" w:tplc="08090003" w:tentative="1">
      <w:start w:val="1"/>
      <w:numFmt w:val="bullet"/>
      <w:lvlText w:val="o"/>
      <w:lvlJc w:val="left"/>
      <w:pPr>
        <w:ind w:left="1514" w:hanging="360"/>
      </w:pPr>
      <w:rPr>
        <w:rFonts w:ascii="Courier New" w:hAnsi="Courier New" w:cs="Courier New" w:hint="default"/>
      </w:rPr>
    </w:lvl>
    <w:lvl w:ilvl="2" w:tplc="08090005" w:tentative="1">
      <w:start w:val="1"/>
      <w:numFmt w:val="bullet"/>
      <w:lvlText w:val=""/>
      <w:lvlJc w:val="left"/>
      <w:pPr>
        <w:ind w:left="2234" w:hanging="360"/>
      </w:pPr>
      <w:rPr>
        <w:rFonts w:ascii="Wingdings" w:hAnsi="Wingdings" w:hint="default"/>
      </w:rPr>
    </w:lvl>
    <w:lvl w:ilvl="3" w:tplc="08090001" w:tentative="1">
      <w:start w:val="1"/>
      <w:numFmt w:val="bullet"/>
      <w:lvlText w:val=""/>
      <w:lvlJc w:val="left"/>
      <w:pPr>
        <w:ind w:left="2954" w:hanging="360"/>
      </w:pPr>
      <w:rPr>
        <w:rFonts w:ascii="Symbol" w:hAnsi="Symbol" w:hint="default"/>
      </w:rPr>
    </w:lvl>
    <w:lvl w:ilvl="4" w:tplc="08090003" w:tentative="1">
      <w:start w:val="1"/>
      <w:numFmt w:val="bullet"/>
      <w:lvlText w:val="o"/>
      <w:lvlJc w:val="left"/>
      <w:pPr>
        <w:ind w:left="3674" w:hanging="360"/>
      </w:pPr>
      <w:rPr>
        <w:rFonts w:ascii="Courier New" w:hAnsi="Courier New" w:cs="Courier New" w:hint="default"/>
      </w:rPr>
    </w:lvl>
    <w:lvl w:ilvl="5" w:tplc="08090005" w:tentative="1">
      <w:start w:val="1"/>
      <w:numFmt w:val="bullet"/>
      <w:lvlText w:val=""/>
      <w:lvlJc w:val="left"/>
      <w:pPr>
        <w:ind w:left="4394" w:hanging="360"/>
      </w:pPr>
      <w:rPr>
        <w:rFonts w:ascii="Wingdings" w:hAnsi="Wingdings" w:hint="default"/>
      </w:rPr>
    </w:lvl>
    <w:lvl w:ilvl="6" w:tplc="08090001" w:tentative="1">
      <w:start w:val="1"/>
      <w:numFmt w:val="bullet"/>
      <w:lvlText w:val=""/>
      <w:lvlJc w:val="left"/>
      <w:pPr>
        <w:ind w:left="5114" w:hanging="360"/>
      </w:pPr>
      <w:rPr>
        <w:rFonts w:ascii="Symbol" w:hAnsi="Symbol" w:hint="default"/>
      </w:rPr>
    </w:lvl>
    <w:lvl w:ilvl="7" w:tplc="08090003" w:tentative="1">
      <w:start w:val="1"/>
      <w:numFmt w:val="bullet"/>
      <w:lvlText w:val="o"/>
      <w:lvlJc w:val="left"/>
      <w:pPr>
        <w:ind w:left="5834" w:hanging="360"/>
      </w:pPr>
      <w:rPr>
        <w:rFonts w:ascii="Courier New" w:hAnsi="Courier New" w:cs="Courier New" w:hint="default"/>
      </w:rPr>
    </w:lvl>
    <w:lvl w:ilvl="8" w:tplc="08090005" w:tentative="1">
      <w:start w:val="1"/>
      <w:numFmt w:val="bullet"/>
      <w:lvlText w:val=""/>
      <w:lvlJc w:val="left"/>
      <w:pPr>
        <w:ind w:left="6554" w:hanging="360"/>
      </w:pPr>
      <w:rPr>
        <w:rFonts w:ascii="Wingdings" w:hAnsi="Wingdings" w:hint="default"/>
      </w:rPr>
    </w:lvl>
  </w:abstractNum>
  <w:abstractNum w:abstractNumId="2" w15:restartNumberingAfterBreak="0">
    <w:nsid w:val="49ED5EC9"/>
    <w:multiLevelType w:val="hybridMultilevel"/>
    <w:tmpl w:val="20CE0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CBA3D6A"/>
    <w:multiLevelType w:val="hybridMultilevel"/>
    <w:tmpl w:val="99D62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0BB67F3"/>
    <w:multiLevelType w:val="hybridMultilevel"/>
    <w:tmpl w:val="FC0CE4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7C117429"/>
    <w:multiLevelType w:val="hybridMultilevel"/>
    <w:tmpl w:val="119269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4"/>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7177"/>
    <w:rsid w:val="001608F6"/>
    <w:rsid w:val="00C17177"/>
    <w:rsid w:val="00CA455C"/>
    <w:rsid w:val="00D14F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FFDCB26-07FB-460C-B45C-1E334E591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7177"/>
    <w:pPr>
      <w:spacing w:after="200" w:line="276" w:lineRule="auto"/>
    </w:pPr>
    <w:rPr>
      <w:rFonts w:ascii="Arial" w:hAnsi="Arial"/>
      <w:sz w:val="24"/>
    </w:rPr>
  </w:style>
  <w:style w:type="paragraph" w:styleId="Heading3">
    <w:name w:val="heading 3"/>
    <w:basedOn w:val="Normal"/>
    <w:next w:val="Normal"/>
    <w:link w:val="Heading3Char"/>
    <w:uiPriority w:val="9"/>
    <w:semiHidden/>
    <w:unhideWhenUsed/>
    <w:qFormat/>
    <w:rsid w:val="00C17177"/>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C17177"/>
    <w:rPr>
      <w:rFonts w:asciiTheme="majorHAnsi" w:eastAsiaTheme="majorEastAsia" w:hAnsiTheme="majorHAnsi" w:cstheme="majorBidi"/>
      <w:b/>
      <w:bCs/>
      <w:color w:val="5B9BD5" w:themeColor="accent1"/>
      <w:sz w:val="24"/>
    </w:rPr>
  </w:style>
  <w:style w:type="paragraph" w:styleId="NoSpacing">
    <w:name w:val="No Spacing"/>
    <w:link w:val="NoSpacingChar"/>
    <w:uiPriority w:val="1"/>
    <w:qFormat/>
    <w:rsid w:val="00C17177"/>
    <w:pPr>
      <w:spacing w:after="0" w:line="240" w:lineRule="auto"/>
    </w:pPr>
    <w:rPr>
      <w:rFonts w:ascii="Arial" w:hAnsi="Arial"/>
      <w:sz w:val="24"/>
    </w:rPr>
  </w:style>
  <w:style w:type="paragraph" w:styleId="Header">
    <w:name w:val="header"/>
    <w:basedOn w:val="Normal"/>
    <w:link w:val="HeaderChar"/>
    <w:uiPriority w:val="99"/>
    <w:unhideWhenUsed/>
    <w:rsid w:val="00C171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7177"/>
    <w:rPr>
      <w:rFonts w:ascii="Arial" w:hAnsi="Arial"/>
      <w:sz w:val="24"/>
    </w:rPr>
  </w:style>
  <w:style w:type="paragraph" w:styleId="Footer">
    <w:name w:val="footer"/>
    <w:basedOn w:val="Normal"/>
    <w:link w:val="FooterChar"/>
    <w:uiPriority w:val="99"/>
    <w:unhideWhenUsed/>
    <w:rsid w:val="00C171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7177"/>
    <w:rPr>
      <w:rFonts w:ascii="Arial" w:hAnsi="Arial"/>
      <w:sz w:val="24"/>
    </w:rPr>
  </w:style>
  <w:style w:type="paragraph" w:styleId="ListParagraph">
    <w:name w:val="List Paragraph"/>
    <w:basedOn w:val="Normal"/>
    <w:uiPriority w:val="34"/>
    <w:qFormat/>
    <w:rsid w:val="00C17177"/>
    <w:pPr>
      <w:ind w:left="720"/>
      <w:contextualSpacing/>
    </w:pPr>
  </w:style>
  <w:style w:type="character" w:customStyle="1" w:styleId="NoSpacingChar">
    <w:name w:val="No Spacing Char"/>
    <w:basedOn w:val="DefaultParagraphFont"/>
    <w:link w:val="NoSpacing"/>
    <w:uiPriority w:val="1"/>
    <w:rsid w:val="00C17177"/>
    <w:rPr>
      <w:rFonts w:ascii="Arial" w:hAnsi="Arial"/>
      <w:sz w:val="24"/>
    </w:rPr>
  </w:style>
  <w:style w:type="character" w:styleId="CommentReference">
    <w:name w:val="annotation reference"/>
    <w:basedOn w:val="DefaultParagraphFont"/>
    <w:uiPriority w:val="99"/>
    <w:semiHidden/>
    <w:unhideWhenUsed/>
    <w:rsid w:val="00C17177"/>
    <w:rPr>
      <w:sz w:val="16"/>
      <w:szCs w:val="16"/>
    </w:rPr>
  </w:style>
  <w:style w:type="paragraph" w:styleId="CommentText">
    <w:name w:val="annotation text"/>
    <w:basedOn w:val="Normal"/>
    <w:link w:val="CommentTextChar"/>
    <w:uiPriority w:val="99"/>
    <w:unhideWhenUsed/>
    <w:rsid w:val="00C17177"/>
    <w:pPr>
      <w:spacing w:line="240" w:lineRule="auto"/>
    </w:pPr>
    <w:rPr>
      <w:sz w:val="20"/>
      <w:szCs w:val="20"/>
    </w:rPr>
  </w:style>
  <w:style w:type="character" w:customStyle="1" w:styleId="CommentTextChar">
    <w:name w:val="Comment Text Char"/>
    <w:basedOn w:val="DefaultParagraphFont"/>
    <w:link w:val="CommentText"/>
    <w:uiPriority w:val="99"/>
    <w:rsid w:val="00C17177"/>
    <w:rPr>
      <w:rFonts w:ascii="Arial" w:hAnsi="Arial"/>
      <w:sz w:val="20"/>
      <w:szCs w:val="20"/>
    </w:rPr>
  </w:style>
  <w:style w:type="paragraph" w:styleId="BalloonText">
    <w:name w:val="Balloon Text"/>
    <w:basedOn w:val="Normal"/>
    <w:link w:val="BalloonTextChar"/>
    <w:uiPriority w:val="99"/>
    <w:semiHidden/>
    <w:unhideWhenUsed/>
    <w:rsid w:val="00C171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7177"/>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C17177"/>
    <w:rPr>
      <w:b/>
      <w:bCs/>
    </w:rPr>
  </w:style>
  <w:style w:type="character" w:customStyle="1" w:styleId="CommentSubjectChar">
    <w:name w:val="Comment Subject Char"/>
    <w:basedOn w:val="CommentTextChar"/>
    <w:link w:val="CommentSubject"/>
    <w:uiPriority w:val="99"/>
    <w:semiHidden/>
    <w:rsid w:val="00C17177"/>
    <w:rPr>
      <w:rFonts w:ascii="Arial" w:hAnsi="Arial"/>
      <w:b/>
      <w:bCs/>
      <w:sz w:val="20"/>
      <w:szCs w:val="20"/>
    </w:rPr>
  </w:style>
  <w:style w:type="character" w:styleId="Hyperlink">
    <w:name w:val="Hyperlink"/>
    <w:basedOn w:val="DefaultParagraphFont"/>
    <w:uiPriority w:val="99"/>
    <w:unhideWhenUsed/>
    <w:rsid w:val="00C17177"/>
    <w:rPr>
      <w:color w:val="0563C1" w:themeColor="hyperlink"/>
      <w:u w:val="single"/>
    </w:rPr>
  </w:style>
  <w:style w:type="paragraph" w:styleId="NormalWeb">
    <w:name w:val="Normal (Web)"/>
    <w:basedOn w:val="Normal"/>
    <w:uiPriority w:val="99"/>
    <w:unhideWhenUsed/>
    <w:rsid w:val="00C17177"/>
    <w:pPr>
      <w:spacing w:before="100" w:beforeAutospacing="1" w:after="100" w:afterAutospacing="1" w:line="240" w:lineRule="auto"/>
    </w:pPr>
    <w:rPr>
      <w:rFonts w:ascii="Times New Roman" w:eastAsiaTheme="minorEastAsia" w:hAnsi="Times New Roman" w:cs="Times New Roman"/>
      <w:szCs w:val="24"/>
      <w:lang w:eastAsia="en-GB"/>
    </w:rPr>
  </w:style>
  <w:style w:type="character" w:styleId="LineNumber">
    <w:name w:val="line number"/>
    <w:basedOn w:val="DefaultParagraphFont"/>
    <w:uiPriority w:val="99"/>
    <w:semiHidden/>
    <w:unhideWhenUsed/>
    <w:rsid w:val="00C171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ma.net/en/30publications/10policies/b3/" TargetMode="External"/><Relationship Id="rId3" Type="http://schemas.openxmlformats.org/officeDocument/2006/relationships/settings" Target="settings.xml"/><Relationship Id="rId7" Type="http://schemas.openxmlformats.org/officeDocument/2006/relationships/hyperlink" Target="http://www.wma.net/en/30publications/10policies/b3/"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4</Pages>
  <Words>68578</Words>
  <Characters>390899</Characters>
  <Application>Microsoft Office Word</Application>
  <DocSecurity>0</DocSecurity>
  <Lines>3257</Lines>
  <Paragraphs>917</Paragraphs>
  <ScaleCrop>false</ScaleCrop>
  <HeadingPairs>
    <vt:vector size="2" baseType="variant">
      <vt:variant>
        <vt:lpstr>Title</vt:lpstr>
      </vt:variant>
      <vt:variant>
        <vt:i4>1</vt:i4>
      </vt:variant>
    </vt:vector>
  </HeadingPairs>
  <TitlesOfParts>
    <vt:vector size="1" baseType="lpstr">
      <vt:lpstr/>
    </vt:vector>
  </TitlesOfParts>
  <Company>Leeds Beckett University</Company>
  <LinksUpToDate>false</LinksUpToDate>
  <CharactersWithSpaces>458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Emily</dc:creator>
  <cp:keywords/>
  <dc:description/>
  <cp:lastModifiedBy>Sheppard, Nick</cp:lastModifiedBy>
  <cp:revision>2</cp:revision>
  <dcterms:created xsi:type="dcterms:W3CDTF">2015-11-18T10:29:00Z</dcterms:created>
  <dcterms:modified xsi:type="dcterms:W3CDTF">2015-11-18T10:29:00Z</dcterms:modified>
</cp:coreProperties>
</file>